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D949AF" w14:textId="23E6409F" w:rsidR="007028B7" w:rsidRPr="002B2DD3" w:rsidRDefault="00D0681D" w:rsidP="007028B7">
      <w:pPr>
        <w:pStyle w:val="Heading1"/>
      </w:pPr>
      <w:r>
        <w:t xml:space="preserve">Table 1: </w:t>
      </w:r>
      <w:r w:rsidR="007028B7" w:rsidRPr="002B2DD3">
        <w:t>List of included articles</w:t>
      </w:r>
    </w:p>
    <w:tbl>
      <w:tblPr>
        <w:tblStyle w:val="PlainTable2"/>
        <w:tblW w:w="12895" w:type="dxa"/>
        <w:tblLayout w:type="fixed"/>
        <w:tblLook w:val="04A0" w:firstRow="1" w:lastRow="0" w:firstColumn="1" w:lastColumn="0" w:noHBand="0" w:noVBand="1"/>
      </w:tblPr>
      <w:tblGrid>
        <w:gridCol w:w="3092"/>
        <w:gridCol w:w="2006"/>
        <w:gridCol w:w="2127"/>
        <w:gridCol w:w="1417"/>
        <w:gridCol w:w="1418"/>
        <w:gridCol w:w="1417"/>
        <w:gridCol w:w="1418"/>
      </w:tblGrid>
      <w:tr w:rsidR="007028B7" w:rsidRPr="002B2DD3" w14:paraId="75718F2E" w14:textId="77777777" w:rsidTr="007028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21ECAAD9" w14:textId="77777777" w:rsidR="007028B7" w:rsidRPr="002B2DD3" w:rsidRDefault="007028B7" w:rsidP="007028B7">
            <w:p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uthor and year</w:t>
            </w:r>
          </w:p>
        </w:tc>
        <w:tc>
          <w:tcPr>
            <w:tcW w:w="2006" w:type="dxa"/>
            <w:noWrap/>
            <w:hideMark/>
          </w:tcPr>
          <w:p w14:paraId="0F630C5E" w14:textId="77777777" w:rsidR="007028B7" w:rsidRPr="002B2DD3" w:rsidRDefault="007028B7" w:rsidP="007028B7">
            <w:pPr>
              <w:spacing w:line="22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ountry</w:t>
            </w:r>
          </w:p>
        </w:tc>
        <w:tc>
          <w:tcPr>
            <w:tcW w:w="2127" w:type="dxa"/>
            <w:noWrap/>
            <w:hideMark/>
          </w:tcPr>
          <w:p w14:paraId="65DE3B34" w14:textId="77777777" w:rsidR="007028B7" w:rsidRPr="002B2DD3" w:rsidRDefault="007028B7" w:rsidP="007028B7">
            <w:pPr>
              <w:spacing w:line="22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tudy design</w:t>
            </w:r>
          </w:p>
        </w:tc>
        <w:tc>
          <w:tcPr>
            <w:tcW w:w="1417" w:type="dxa"/>
            <w:hideMark/>
          </w:tcPr>
          <w:p w14:paraId="1992178E" w14:textId="77777777" w:rsidR="007028B7" w:rsidRPr="002B2DD3" w:rsidRDefault="007028B7" w:rsidP="007028B7">
            <w:pPr>
              <w:spacing w:line="22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Knowledge of diabetes risk factors</w:t>
            </w:r>
          </w:p>
        </w:tc>
        <w:tc>
          <w:tcPr>
            <w:tcW w:w="1418" w:type="dxa"/>
            <w:hideMark/>
          </w:tcPr>
          <w:p w14:paraId="149E5803" w14:textId="77777777" w:rsidR="007028B7" w:rsidRPr="002B2DD3" w:rsidRDefault="007028B7" w:rsidP="007028B7">
            <w:pPr>
              <w:spacing w:line="22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Weight perceptions/practices</w:t>
            </w:r>
          </w:p>
        </w:tc>
        <w:tc>
          <w:tcPr>
            <w:tcW w:w="1417" w:type="dxa"/>
            <w:hideMark/>
          </w:tcPr>
          <w:p w14:paraId="19A33220" w14:textId="77777777" w:rsidR="007028B7" w:rsidRPr="002B2DD3" w:rsidRDefault="007028B7" w:rsidP="007028B7">
            <w:pPr>
              <w:spacing w:line="22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Diet perceptions/practices</w:t>
            </w:r>
          </w:p>
        </w:tc>
        <w:tc>
          <w:tcPr>
            <w:tcW w:w="1418" w:type="dxa"/>
            <w:hideMark/>
          </w:tcPr>
          <w:p w14:paraId="24C6B098" w14:textId="77777777" w:rsidR="007028B7" w:rsidRPr="002B2DD3" w:rsidRDefault="007028B7" w:rsidP="007028B7">
            <w:pPr>
              <w:spacing w:line="220" w:lineRule="exac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hysical activity perceptions/practices</w:t>
            </w:r>
          </w:p>
        </w:tc>
      </w:tr>
      <w:tr w:rsidR="007028B7" w:rsidRPr="002B2DD3" w14:paraId="7614F610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208EE15B" w14:textId="61A6484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 xml:space="preserve">Adedokun et </w:t>
            </w:r>
            <w:r w:rsidR="00F9299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l 2019</w: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Adedokun&lt;/Author&gt;&lt;Year&gt;2019&lt;/Year&gt;&lt;RecNum&gt;426&lt;/RecNum&gt;&lt;DisplayText&gt;&lt;style face="superscript"&gt;(1)&lt;/style&gt;&lt;/DisplayText&gt;&lt;record&gt;&lt;rec-number&gt;426&lt;/rec-number&gt;&lt;foreign-keys&gt;&lt;key app="EN" db-id="0ve0t9d2lpaxdcesvd5p5a2k50detfvsdara" timestamp="1617816780"&gt;426&lt;/key&gt;&lt;/foreign-keys&gt;&lt;ref-type name="Journal Article"&gt;17&lt;/ref-type&gt;&lt;contributors&gt;&lt;authors&gt;&lt;author&gt;Adedokun, A. O.&lt;/author&gt;&lt;author&gt;Ter Goon, D.&lt;/author&gt;&lt;author&gt;Owolabi, E. O.&lt;/author&gt;&lt;author&gt;Adeniyi, O. V.&lt;/author&gt;&lt;author&gt;Ajayi, A. I.&lt;/author&gt;&lt;/authors&gt;&lt;/contributors&gt;&lt;titles&gt;&lt;title&gt;Prevalence, awareness, and determinants of type 2 diabetes mellitus among commercial taxi drivers in buffalo city metropolitan municipality South Africa: A cross-sectional survey&lt;/title&gt;&lt;secondary-title&gt;Medicine&lt;/secondary-title&gt;&lt;/titles&gt;&lt;periodical&gt;&lt;full-title&gt;Medicine (Baltimore)&lt;/full-title&gt;&lt;abbr-1&gt;Medicine&lt;/abbr-1&gt;&lt;/periodical&gt;&lt;pages&gt;e14652&lt;/pages&gt;&lt;volume&gt;98&lt;/volume&gt;&lt;number&gt;9&lt;/number&gt;&lt;dates&gt;&lt;year&gt;2019&lt;/year&gt;&lt;/dates&gt;&lt;accession-num&gt;30817586&lt;/accession-num&gt;&lt;urls&gt;&lt;related-urls&gt;&lt;url&gt;https://ovidsp.ovid.com/ovidweb.cgi?T=JS&amp;amp;CSC=Y&amp;amp;NEWS=N&amp;amp;PAGE=fulltext&amp;amp;D=med16&amp;amp;AN=30817586&lt;/url&gt;&lt;url&gt;http://eleanor.lib.gla.ac.uk:4550/resserv?sid=OVID:medline&amp;amp;id=pmid:30817586&amp;amp;id=doi:10.1097%2FMD.0000000000014652&amp;amp;issn=0025-7974&amp;amp;isbn=&amp;amp;volume=98&amp;amp;issue=9&amp;amp;spage=e14652&amp;amp;pages=e14652&amp;amp;date=2019&amp;amp;title=Medicine&amp;amp;atitle=Prevalence%2C+awareness%2C+and+determinants+of+type+2+diabetes+mellitus+among+commercial+taxi+drivers+in+buffalo+city+metropolitan+municipality+South+Africa%3A+A+cross-sectional+survey.&amp;amp;aulast=Adedokun&amp;amp;pid=%3Cauthor%3EAdedokun+AO%3C%2Fauthor%3E%3CAN%3E30817586%3C%2FAN%3E%3CDT%3EJournal+Article%3C%2FDT%3E&lt;/url&gt;&lt;url&gt;https://www.ncbi.nlm.nih.gov/pmc/articles/PMC6831414/pdf/medi-98-e14652.pdf&lt;/url&gt;&lt;/related-urls&gt;&lt;/urls&gt;&lt;remote-database-name&gt;MEDLINE&lt;/remote-database-name&gt;&lt;remote-database-provider&gt;Ovid Technologies&lt;/remote-database-provider&gt;&lt;/record&gt;&lt;/Cite&gt;&lt;/EndNote&gt;</w:instrTex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E304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)</w: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4682D76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4BA4D3B2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D5A269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6880B6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3C2B763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hideMark/>
          </w:tcPr>
          <w:p w14:paraId="6A63147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2B13C9" w:rsidRPr="002B2DD3" w14:paraId="1FEF236A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</w:tcPr>
          <w:p w14:paraId="2AC05F70" w14:textId="1BBF5E51" w:rsidR="002B13C9" w:rsidRPr="002B2DD3" w:rsidRDefault="002B13C9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g</w:t>
            </w:r>
            <w:r w:rsidR="00525CB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bana et al 2020</w:t>
            </w:r>
            <w:r w:rsidR="00285F6D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BZ2JhbmE8L0F1dGhvcj48WWVhcj4yMDIwPC9ZZWFyPjxS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</w:fldData>
              </w:fldChar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BZ2JhbmE8L0F1dGhvcj48WWVhcj4yMDIwPC9ZZWFyPjxS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</w:fldData>
              </w:fldChar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285F6D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85F6D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E304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)</w:t>
            </w:r>
            <w:r w:rsidR="00285F6D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311A06F5" w14:textId="563A6EFE" w:rsidR="002B13C9" w:rsidRPr="002B2DD3" w:rsidRDefault="00525CB1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</w:tcPr>
          <w:p w14:paraId="4E89B27B" w14:textId="110A806A" w:rsidR="002B13C9" w:rsidRPr="002B2DD3" w:rsidRDefault="00525CB1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</w:tcPr>
          <w:p w14:paraId="1390EB7B" w14:textId="6381056C" w:rsidR="002B13C9" w:rsidRPr="002B2DD3" w:rsidRDefault="00525CB1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39A69C82" w14:textId="77777777" w:rsidR="002B13C9" w:rsidRPr="002B2DD3" w:rsidRDefault="002B13C9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</w:tcPr>
          <w:p w14:paraId="47CF045D" w14:textId="3FF325E1" w:rsidR="002B13C9" w:rsidRPr="002B2DD3" w:rsidRDefault="00805936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</w:tcPr>
          <w:p w14:paraId="6BE73528" w14:textId="045E4B55" w:rsidR="002B13C9" w:rsidRPr="002B2DD3" w:rsidRDefault="00805936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3C0CBDA3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1D30C60A" w14:textId="31F9CDDE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kinpelu et al 2015</w:t>
            </w:r>
            <w:r w:rsidR="005F42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Akinpelu&lt;/Author&gt;&lt;Year&gt;2015&lt;/Year&gt;&lt;RecNum&gt;65&lt;/RecNum&gt;&lt;DisplayText&gt;&lt;style face="superscript"&gt;(3)&lt;/style&gt;&lt;/DisplayText&gt;&lt;record&gt;&lt;rec-number&gt;65&lt;/rec-number&gt;&lt;foreign-keys&gt;&lt;key app="EN" db-id="2s2v50afea29rrewxe8xrdr1wsxxxv9e05ex" timestamp="0"&gt;65&lt;/key&gt;&lt;/foreign-keys&gt;&lt;ref-type name="Journal Article"&gt;17&lt;/ref-type&gt;&lt;contributors&gt;&lt;authors&gt;&lt;author&gt;Akinpelu, AO: Oyewole, OO: Adekanla, BA&lt;/author&gt;&lt;/authors&gt;&lt;/contributors&gt;&lt;titles&gt;&lt;title&gt;Body size perceptions and weight status of adults in a Nigerian rural community&lt;/title&gt;&lt;secondary-title&gt;Annals of medical and health sciences research&lt;/secondary-title&gt;&lt;/titles&gt;&lt;pages&gt;358-364&lt;/pages&gt;&lt;volume&gt;5&lt;/volume&gt;&lt;number&gt;5&lt;/number&gt;&lt;dates&gt;&lt;year&gt;2015&lt;/year&gt;&lt;/dates&gt;&lt;isbn&gt;2141-9248&lt;/isbn&gt;&lt;urls&gt;&lt;/urls&gt;&lt;remote-database-name&gt; &amp;#xD;&lt;/remote-database-name&gt;&lt;/record&gt;&lt;/Cite&gt;&lt;/EndNote&gt;</w:instrText>
            </w:r>
            <w:r w:rsidR="005F42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E304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)</w:t>
            </w:r>
            <w:r w:rsidR="005F42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32A3BC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364452CE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6297915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017091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7EC3EDD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D8896C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5CFE2A5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FD3E749" w14:textId="24CEDC8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lemayehu et al 2020</w: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BbGVtYXllaHU8L0F1dGhvcj48WWVhcj4yMDIwPC9ZZWFy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IzMDg4MDwvcGFnZXM+PHZvbHVtZT4xNTwvdm9sdW1lPjxudW1iZXI+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</w:fldData>
              </w:fldChar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BbGVtYXllaHU8L0F1dGhvcj48WWVhcj4yMDIwPC9ZZWFy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</w:fldData>
              </w:fldChar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E304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)</w:t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F5CC9E4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thiopia</w:t>
            </w:r>
          </w:p>
        </w:tc>
        <w:tc>
          <w:tcPr>
            <w:tcW w:w="2127" w:type="dxa"/>
            <w:hideMark/>
          </w:tcPr>
          <w:p w14:paraId="75B9F8A8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7A85342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632E7E0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09A5C5D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7A4514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9D4D59" w:rsidRPr="002B2DD3" w14:paraId="2ABA19D7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</w:tcPr>
          <w:p w14:paraId="2DF601CA" w14:textId="0C286654" w:rsidR="009D4D59" w:rsidRPr="002B2DD3" w:rsidRDefault="009D4D59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lemayehu and Sisay 2021</w:t>
            </w:r>
            <w:r w:rsidR="00F9299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04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Alemayehu&lt;/Author&gt;&lt;Year&gt;2021&lt;/Year&gt;&lt;RecNum&gt;1&lt;/RecNum&gt;&lt;DisplayText&gt;&lt;style face="superscript"&gt;(5)&lt;/style&gt;&lt;/DisplayText&gt;&lt;record&gt;&lt;rec-number&gt;1&lt;/rec-number&gt;&lt;foreign-keys&gt;&lt;key app="EN" db-id="90fwzxvvbs55r1ex5wdpe9eezpdfs9w9etzs" timestamp="1699644037"&gt;1&lt;/key&gt;&lt;/foreign-keys&gt;&lt;ref-type name="Journal Article"&gt;17&lt;/ref-type&gt;&lt;contributors&gt;&lt;authors&gt;&lt;author&gt;Alemayehu, A. M.&lt;/author&gt;&lt;author&gt;Sisay, M. M.&lt;/author&gt;&lt;/authors&gt;&lt;/contributors&gt;&lt;auth-address&gt;Department of Optometry, School of Medicine, College of Medicine and Health Sciences, University of Gondar, Gondar, Ethiopia.&amp;#xD;Department of Epidemiology and Biostatistics, Institute of Public Health, College of Medicine and Health Sciences, University of Gondar, Gondar, Ethiopia.&lt;/auth-address&gt;&lt;titles&gt;&lt;title&gt;Attitude towards diabetes mellitus among adult communities in Gondar city, Ethiopia&lt;/title&gt;&lt;secondary-title&gt;PLoS One&lt;/secondary-title&gt;&lt;/titles&gt;&lt;periodical&gt;&lt;full-title&gt;PLoS One&lt;/full-title&gt;&lt;/periodical&gt;&lt;pages&gt;e0251777&lt;/pages&gt;&lt;volume&gt;16&lt;/volume&gt;&lt;number&gt;5&lt;/number&gt;&lt;edition&gt;20210520&lt;/edition&gt;&lt;keywords&gt;&lt;keyword&gt;Adult&lt;/keyword&gt;&lt;keyword&gt;*Attitude to Health&lt;/keyword&gt;&lt;keyword&gt;Cross-Sectional Studies&lt;/keyword&gt;&lt;keyword&gt;*Diabetes Mellitus&lt;/keyword&gt;&lt;keyword&gt;Ethiopia&lt;/keyword&gt;&lt;keyword&gt;Female&lt;/keyword&gt;&lt;keyword&gt;*Health Education&lt;/keyword&gt;&lt;keyword&gt;Humans&lt;/keyword&gt;&lt;keyword&gt;Male&lt;/keyword&gt;&lt;keyword&gt;Middle Aged&lt;/keyword&gt;&lt;keyword&gt;Sex Factors&lt;/keyword&gt;&lt;keyword&gt;*Surveys and Questionnaires&lt;/keyword&gt;&lt;/keywords&gt;&lt;dates&gt;&lt;year&gt;2021&lt;/year&gt;&lt;/dates&gt;&lt;isbn&gt;1932-6203&lt;/isbn&gt;&lt;accession-num&gt;34014991&lt;/accession-num&gt;&lt;urls&gt;&lt;/urls&gt;&lt;custom1&gt;The authors have declared that no competing interests exist.&lt;/custom1&gt;&lt;custom2&gt;PMC8136679&lt;/custom2&gt;&lt;electronic-resource-num&gt;10.1371/journal.pone.0251777&lt;/electronic-resource-num&gt;&lt;remote-database-provider&gt;NLM&lt;/remote-database-provider&gt;&lt;language&gt;eng&lt;/language&gt;&lt;/record&gt;&lt;/Cite&gt;&lt;/EndNote&gt;</w:instrText>
            </w:r>
            <w:r w:rsidR="00F9299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E304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)</w:t>
            </w:r>
            <w:r w:rsidR="00F9299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51AF6CB6" w14:textId="4637AC4F" w:rsidR="009D4D59" w:rsidRPr="002B2DD3" w:rsidRDefault="0068168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thiopia</w:t>
            </w:r>
          </w:p>
        </w:tc>
        <w:tc>
          <w:tcPr>
            <w:tcW w:w="2127" w:type="dxa"/>
          </w:tcPr>
          <w:p w14:paraId="51EA6326" w14:textId="7E5A8FEE" w:rsidR="009D4D59" w:rsidRPr="002B2DD3" w:rsidRDefault="0068168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</w:tcPr>
          <w:p w14:paraId="27EA8B43" w14:textId="5A79F8E4" w:rsidR="009D4D59" w:rsidRPr="002B2DD3" w:rsidRDefault="00AC133C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6BED56BD" w14:textId="77777777" w:rsidR="009D4D59" w:rsidRPr="002B2DD3" w:rsidRDefault="009D4D59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0B2582DB" w14:textId="77777777" w:rsidR="009D4D59" w:rsidRPr="002B2DD3" w:rsidRDefault="009D4D59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3919B824" w14:textId="77777777" w:rsidR="009D4D59" w:rsidRPr="002B2DD3" w:rsidRDefault="009D4D59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F7C8166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0336AE75" w14:textId="1640DD77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lwan et al 2010</w:t>
            </w:r>
            <w:r w:rsidR="0043063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43063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Alwan&lt;/Author&gt;&lt;Year&gt;2010&lt;/Year&gt;&lt;RecNum&gt;116&lt;/RecNum&gt;&lt;DisplayText&gt;&lt;style face="superscript"&gt;(6)&lt;/style&gt;&lt;/DisplayText&gt;&lt;record&gt;&lt;rec-number&gt;116&lt;/rec-number&gt;&lt;foreign-keys&gt;&lt;key app="EN" db-id="2s2v50afea29rrewxe8xrdr1wsxxxv9e05ex" timestamp="0"&gt;116&lt;/key&gt;&lt;/foreign-keys&gt;&lt;ref-type name="Journal Article"&gt;17&lt;/ref-type&gt;&lt;contributors&gt;&lt;authors&gt;&lt;author&gt;Alwan, Heba&lt;/author&gt;&lt;author&gt;Viswanathan, Bharathi&lt;/author&gt;&lt;author&gt;Williams, Julita&lt;/author&gt;&lt;author&gt;Paccaud, Fred&lt;/author&gt;&lt;author&gt;Bovet, Pascal&lt;/author&gt;&lt;/authors&gt;&lt;/contributors&gt;&lt;titles&gt;&lt;title&gt;Association between weight perception and socioeconomic status among adults in the Seychelles&lt;/title&gt;&lt;secondary-title&gt;BMC public health&lt;/secondary-title&gt;&lt;/titles&gt;&lt;pages&gt;467&lt;/pages&gt;&lt;volume&gt;10&lt;/volume&gt;&lt;number&gt;1&lt;/number&gt;&lt;dates&gt;&lt;year&gt;2010&lt;/year&gt;&lt;/dates&gt;&lt;isbn&gt;1471-2458&lt;/isbn&gt;&lt;urls&gt;&lt;/urls&gt;&lt;/record&gt;&lt;/Cite&gt;&lt;/EndNote&gt;</w:instrText>
            </w:r>
            <w:r w:rsidR="0043063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43063F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)</w:t>
            </w:r>
            <w:r w:rsidR="0043063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3CF822A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eychelles</w:t>
            </w:r>
          </w:p>
        </w:tc>
        <w:tc>
          <w:tcPr>
            <w:tcW w:w="2127" w:type="dxa"/>
            <w:hideMark/>
          </w:tcPr>
          <w:p w14:paraId="2AC15FE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5789C95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5BFDB19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2E930DC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A83706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41B6DD9D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667D1FA9" w14:textId="6FAE9A6F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ppiah et al 2016</w:t>
            </w:r>
            <w:r w:rsidR="00AE47D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AE47D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Collins&lt;/Author&gt;&lt;Year&gt;2016&lt;/Year&gt;&lt;RecNum&gt;122&lt;/RecNum&gt;&lt;DisplayText&gt;&lt;style face="superscript"&gt;(7)&lt;/style&gt;&lt;/DisplayText&gt;&lt;record&gt;&lt;rec-number&gt;122&lt;/rec-number&gt;&lt;foreign-keys&gt;&lt;key app="EN" db-id="2s2v50afea29rrewxe8xrdr1wsxxxv9e05ex" timestamp="1702652377"&gt;122&lt;/key&gt;&lt;/foreign-keys&gt;&lt;ref-type name="Journal Article"&gt;17&lt;/ref-type&gt;&lt;contributors&gt;&lt;authors&gt;&lt;author&gt;Collins, Afriyie Appiah&lt;/author&gt;&lt;author&gt;Gloria, Ethel Otoo&lt;/author&gt;&lt;author&gt;Matilda, Steiner-Asiedu&lt;/author&gt;&lt;/authors&gt;&lt;/contributors&gt;&lt;titles&gt;&lt;title&gt;Preferred body size in urban Ghanaian women: implication on the overweight/obesity problem&lt;/title&gt;&lt;secondary-title&gt;PAMJ&lt;/secondary-title&gt;&lt;/titles&gt;&lt;periodical&gt;&lt;full-title&gt;PAMJ&lt;/full-title&gt;&lt;/periodical&gt;&lt;volume&gt;23&lt;/volume&gt;&lt;number&gt;239&lt;/number&gt;&lt;keywords&gt;&lt;keyword&gt;Preferred body size&lt;/keyword&gt;&lt;keyword&gt;overweight/obesity&lt;/keyword&gt;&lt;keyword&gt;large body size&lt;/keyword&gt;&lt;keyword&gt;Ghanaian women&lt;/keyword&gt;&lt;keyword&gt;sociocultural&lt;/keyword&gt;&lt;/keywords&gt;&lt;dates&gt;&lt;year&gt;2016&lt;/year&gt;&lt;pub-dates&gt;&lt;date&gt;2016-04-26&lt;/date&gt;&lt;/pub-dates&gt;&lt;/dates&gt;&lt;isbn&gt;1937-8688&lt;/isbn&gt;&lt;urls&gt;&lt;related-urls&gt;&lt;url&gt;https://www.panafrican-med-journal.com/content/article/23/239/full&lt;/url&gt;&lt;/related-urls&gt;&lt;/urls&gt;&lt;electronic-resource-num&gt;10.11604/pamj.2016.23.239.7883&lt;/electronic-resource-num&gt;&lt;language&gt;en&lt;/language&gt;&lt;access-date&gt;2023-12-15 06:59:30&lt;/access-date&gt;&lt;/record&gt;&lt;/Cite&gt;&lt;/EndNote&gt;</w:instrText>
            </w:r>
            <w:r w:rsidR="00AE47D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AE47D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)</w:t>
            </w:r>
            <w:r w:rsidR="00AE47D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69348F1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2062CA30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8F362F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7C27604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0DA6AFB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EAF9A1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0640078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1F609C8A" w14:textId="72076B77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ryeety 2016</w: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Aryeetey&lt;/Author&gt;&lt;Year&gt;2016&lt;/Year&gt;&lt;RecNum&gt;123&lt;/RecNum&gt;&lt;DisplayText&gt;&lt;style face="superscript"&gt;(8)&lt;/style&gt;&lt;/DisplayText&gt;&lt;record&gt;&lt;rec-number&gt;123&lt;/rec-number&gt;&lt;foreign-keys&gt;&lt;key app="EN" db-id="2s2v50afea29rrewxe8xrdr1wsxxxv9e05ex" timestamp="1702652475"&gt;123&lt;/key&gt;&lt;/foreign-keys&gt;&lt;ref-type name="Journal Article"&gt;17&lt;/ref-type&gt;&lt;contributors&gt;&lt;authors&gt;&lt;author&gt;Aryeetey, R. N.&lt;/author&gt;&lt;/authors&gt;&lt;/contributors&gt;&lt;auth-address&gt;Public Health Nutrition Group, Population, Family, and Reproductive Health Department, University of Ghana School of Public Health , Legon, Accra , Ghana.&lt;/auth-address&gt;&lt;titles&gt;&lt;title&gt;Perceptions and Experiences of Overweight among Women in the Ga East District, Ghana&lt;/title&gt;&lt;secondary-title&gt;Front Nutr&lt;/secondary-title&gt;&lt;/titles&gt;&lt;periodical&gt;&lt;full-title&gt;Front Nutr&lt;/full-title&gt;&lt;/periodical&gt;&lt;pages&gt;13&lt;/pages&gt;&lt;volume&gt;3&lt;/volume&gt;&lt;edition&gt;20160602&lt;/edition&gt;&lt;keywords&gt;&lt;keyword&gt;Ghana&lt;/keyword&gt;&lt;keyword&gt;belief&lt;/keyword&gt;&lt;keyword&gt;experience&lt;/keyword&gt;&lt;keyword&gt;overweight&lt;/keyword&gt;&lt;keyword&gt;perception&lt;/keyword&gt;&lt;keyword&gt;stigma&lt;/keyword&gt;&lt;keyword&gt;women&lt;/keyword&gt;&lt;/keywords&gt;&lt;dates&gt;&lt;year&gt;2016&lt;/year&gt;&lt;/dates&gt;&lt;isbn&gt;2296-861X (Print)&amp;#xD;2296-861x&lt;/isbn&gt;&lt;accession-num&gt;27313998&lt;/accession-num&gt;&lt;urls&gt;&lt;/urls&gt;&lt;custom2&gt;PMC4889600&lt;/custom2&gt;&lt;electronic-resource-num&gt;10.3389/fnut.2016.00013&lt;/electronic-resource-num&gt;&lt;remote-database-provider&gt;NLM&lt;/remote-database-provider&gt;&lt;language&gt;eng&lt;/language&gt;&lt;/record&gt;&lt;/Cite&gt;&lt;/EndNote&gt;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)</w: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8621F11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474EAD3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3057C8E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2C25EE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65BF340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33C03A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0C3668" w:rsidRPr="002B2DD3" w14:paraId="2C77AE61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</w:tcPr>
          <w:p w14:paraId="772561C4" w14:textId="0750BF2A" w:rsidR="000C3668" w:rsidRPr="002B2DD3" w:rsidRDefault="000C3668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sante et al 2023</w:t>
            </w:r>
            <w:r w:rsidR="00996BD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Bc2FudGU8L0F1dGhvcj48WWVhcj4yMDIzPC9ZZWFyPjxS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Bc2FudGU8L0F1dGhvcj48WWVhcj4yMDIzPC9ZZWFyPjxS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996BD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996BD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)</w:t>
            </w:r>
            <w:r w:rsidR="00996BD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70249E77" w14:textId="1102EA3E" w:rsidR="000C3668" w:rsidRPr="002B2DD3" w:rsidRDefault="00996BD8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</w:tcPr>
          <w:p w14:paraId="47E02002" w14:textId="4A2E3038" w:rsidR="000C3668" w:rsidRPr="002B2DD3" w:rsidRDefault="00996BD8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</w:t>
            </w:r>
            <w:r w:rsidR="006A720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 xml:space="preserve"> study</w:t>
            </w:r>
          </w:p>
        </w:tc>
        <w:tc>
          <w:tcPr>
            <w:tcW w:w="1417" w:type="dxa"/>
            <w:noWrap/>
          </w:tcPr>
          <w:p w14:paraId="7C38D267" w14:textId="76101D2E" w:rsidR="000C3668" w:rsidRPr="002B2DD3" w:rsidRDefault="00996BD8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</w:tcPr>
          <w:p w14:paraId="2AECA5EA" w14:textId="77777777" w:rsidR="000C3668" w:rsidRPr="002B2DD3" w:rsidRDefault="000C3668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53A5DC72" w14:textId="77777777" w:rsidR="000C3668" w:rsidRPr="002B2DD3" w:rsidRDefault="000C3668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1D06E479" w14:textId="6A92B89A" w:rsidR="000C3668" w:rsidRPr="002B2DD3" w:rsidRDefault="00996BD8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595BBB29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7772D26F" w14:textId="4289226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smamaw et al 2015</w:t>
            </w:r>
            <w:r w:rsidR="00616D0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Asmamaw&lt;/Author&gt;&lt;Year&gt;2015&lt;/Year&gt;&lt;RecNum&gt;109&lt;/RecNum&gt;&lt;DisplayText&gt;&lt;style face="superscript"&gt;(10)&lt;/style&gt;&lt;/DisplayText&gt;&lt;record&gt;&lt;rec-number&gt;109&lt;/rec-number&gt;&lt;foreign-keys&gt;&lt;key app="EN" db-id="2s2v50afea29rrewxe8xrdr1wsxxxv9e05ex" timestamp="0"&gt;109&lt;/key&gt;&lt;/foreign-keys&gt;&lt;ref-type name="Journal Article"&gt;17&lt;/ref-type&gt;&lt;contributors&gt;&lt;authors&gt;&lt;author&gt;Asmamaw, Achenef&lt;/author&gt;&lt;author&gt;Asres, Getahun&lt;/author&gt;&lt;author&gt;Negese, Digsu&lt;/author&gt;&lt;author&gt;Fekadu, Abel&lt;/author&gt;&lt;author&gt;Assefa, Gizachew&lt;/author&gt;&lt;/authors&gt;&lt;/contributors&gt;&lt;titles&gt;&lt;title&gt;Knowledge and attitude about diabetes mellitus and its associated factors among people in Debre Tabor town, Northwest Ethiopia: cross sectional study&lt;/title&gt;&lt;secondary-title&gt;Science&lt;/secondary-title&gt;&lt;/titles&gt;&lt;pages&gt;199-209&lt;/pages&gt;&lt;volume&gt;3&lt;/volume&gt;&lt;number&gt;2&lt;/number&gt;&lt;dates&gt;&lt;year&gt;2015&lt;/year&gt;&lt;/dates&gt;&lt;urls&gt;&lt;/urls&gt;&lt;/record&gt;&lt;/Cite&gt;&lt;/EndNote&gt;</w:instrText>
            </w:r>
            <w:r w:rsidR="00616D0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0)</w:t>
            </w:r>
            <w:r w:rsidR="00616D0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AFFDA2C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thiopia</w:t>
            </w:r>
          </w:p>
        </w:tc>
        <w:tc>
          <w:tcPr>
            <w:tcW w:w="2127" w:type="dxa"/>
            <w:hideMark/>
          </w:tcPr>
          <w:p w14:paraId="1461888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7CC0566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79BF645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3E793CF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C25989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E5FC586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2F27F9B9" w14:textId="4D6CDEBE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wosan et al 2017</w:t>
            </w:r>
            <w:r w:rsidR="00616D0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Awosan&lt;/Author&gt;&lt;Year&gt;2017&lt;/Year&gt;&lt;RecNum&gt;27&lt;/RecNum&gt;&lt;DisplayText&gt;&lt;style face="superscript"&gt;(11)&lt;/style&gt;&lt;/DisplayText&gt;&lt;record&gt;&lt;rec-number&gt;27&lt;/rec-number&gt;&lt;foreign-keys&gt;&lt;key app="EN" db-id="2s2v50afea29rrewxe8xrdr1wsxxxv9e05ex" timestamp="0"&gt;27&lt;/key&gt;&lt;/foreign-keys&gt;&lt;ref-type name="Journal Article"&gt;17&lt;/ref-type&gt;&lt;contributors&gt;&lt;authors&gt;&lt;author&gt;Awosan, K. J.: Adeniyi, S. A.: Bello, H.: Bello-Ibrahim, Z.&lt;/author&gt;&lt;/authors&gt;&lt;/contributors&gt;&lt;auth-address&gt;Awosan, Kehinde Joseph. Department of Community Health, Usmanu Danfodiyo University, Sokoto, Nigeria.: Adeniyi, Semiyu Adetunji. Noma Children&amp;apos;s Hospital, Sokoto, Nigeria.: Bello, Hamza. Noma Children&amp;apos;s Hospital, Sokoto, Nigeria.: Bello-Ibrahim, Zarau. 1 Brigade Medical Centre, Army Barracks, Sokoto, Nigeria.&lt;/auth-address&gt;&lt;titles&gt;&lt;title&gt;Nutritional status, weight perception and weight control practices among office employees in Sokoto, Nigeria&lt;/title&gt;&lt;secondary-title&gt;The Pan African medical journal&lt;/secondary-title&gt;&lt;alt-title&gt;Pan Afr Med J&lt;/alt-title&gt;&lt;/titles&gt;&lt;pages&gt;279&lt;/pages&gt;&lt;volume&gt;27&lt;/volume&gt;&lt;keywords&gt;&lt;keyword&gt;Adult: Anthropometry: *Body Image/px [Psychology]: Body Weight: Cross-Sectional Studies: Female: Humans: Ideal Body Weight: Male: Nigeria/ep [Epidemiology]: *Nutritional Status: *Obesity/ep [Epidemiology]: *Overweight/ep [Epidemiology]: Prevalence&lt;/keyword&gt;&lt;/keywords&gt;&lt;dates&gt;&lt;year&gt;2017&lt;/year&gt;&lt;/dates&gt;&lt;isbn&gt;1937-8688&lt;/isbn&gt;&lt;accession-num&gt;29187948&lt;/accession-num&gt;&lt;urls&gt;&lt;related-urls&gt;&lt;url&gt;https://www.ncbi.nlm.nih.gov/pmc/articles/PMC5660898/pdf/PAMJ-27-279.pdf&lt;/url&gt;&lt;/related-urls&gt;&lt;/urls&gt;&lt;electronic-resource-num&gt;https://dx.doi.org/10.11604/pamj.2017.27.279.12222&lt;/electronic-resource-num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616D0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1)</w:t>
            </w:r>
            <w:r w:rsidR="00616D0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BA4024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4DF82FFD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4555E0B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A9AA43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699AED1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786185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2515B45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B29874F" w14:textId="741F5334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Balis et al. 2019</w:t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CYWxpczwvQXV0aG9yPjxZZWFyPjIwMTk8L1llYXI+PFJl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CYWxpczwvQXV0aG9yPjxZZWFyPjIwMTk8L1llYXI+PFJl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2)</w:t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338D59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2667C1E0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noWrap/>
            <w:hideMark/>
          </w:tcPr>
          <w:p w14:paraId="7585800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1D8E25C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714B050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60D967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135725CF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76274752" w14:textId="31039C14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Balla et al 2013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Balla&lt;/Author&gt;&lt;Year&gt;2014&lt;/Year&gt;&lt;RecNum&gt;108&lt;/RecNum&gt;&lt;DisplayText&gt;&lt;style face="superscript"&gt;(13)&lt;/style&gt;&lt;/DisplayText&gt;&lt;record&gt;&lt;rec-number&gt;108&lt;/rec-number&gt;&lt;foreign-keys&gt;&lt;key app="EN" db-id="2s2v50afea29rrewxe8xrdr1wsxxxv9e05ex" timestamp="0"&gt;108&lt;/key&gt;&lt;/foreign-keys&gt;&lt;ref-type name="Journal Article"&gt;17&lt;/ref-type&gt;&lt;contributors&gt;&lt;authors&gt;&lt;author&gt;Balla, Siham Ahmed&lt;/author&gt;&lt;author&gt;Ahmed, Haider Abu&lt;/author&gt;&lt;author&gt;Awadelkareem, Mohamed Ali&lt;/author&gt;&lt;/authors&gt;&lt;/contributors&gt;&lt;titles&gt;&lt;title&gt;Prevalence of diabetes, knowledge, and attitude of rural, population towards diabetes and hypoglycaemic event, Sudan 2013&lt;/title&gt;&lt;secondary-title&gt;Am J Health Res&lt;/secondary-title&gt;&lt;/titles&gt;&lt;pages&gt;356-60&lt;/pages&gt;&lt;volume&gt;2&lt;/volume&gt;&lt;number&gt;6&lt;/number&gt;&lt;dates&gt;&lt;year&gt;2014&lt;/year&gt;&lt;/dates&gt;&lt;urls&gt;&lt;/urls&gt;&lt;/record&gt;&lt;/Cite&gt;&lt;/EndNote&gt;</w:instrTex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3)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BE80C26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udan</w:t>
            </w:r>
          </w:p>
        </w:tc>
        <w:tc>
          <w:tcPr>
            <w:tcW w:w="2127" w:type="dxa"/>
            <w:hideMark/>
          </w:tcPr>
          <w:p w14:paraId="7026F54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219C9F1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108F868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6D28AEB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CC3EC9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EF2FE9F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11523358" w14:textId="2E9C4A13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Benkeser et al 2012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Benkeser&lt;/Author&gt;&lt;Year&gt;2012&lt;/Year&gt;&lt;RecNum&gt;34&lt;/RecNum&gt;&lt;DisplayText&gt;&lt;style face="superscript"&gt;(14)&lt;/style&gt;&lt;/DisplayText&gt;&lt;record&gt;&lt;rec-number&gt;34&lt;/rec-number&gt;&lt;foreign-keys&gt;&lt;key app="EN" db-id="2s2v50afea29rrewxe8xrdr1wsxxxv9e05ex" timestamp="0"&gt;34&lt;/key&gt;&lt;/foreign-keys&gt;&lt;ref-type name="Journal Article"&gt;17&lt;/ref-type&gt;&lt;contributors&gt;&lt;authors&gt;&lt;author&gt;Benkeser, R. M.: Biritwum, R.: Hill, A. G.&lt;/author&gt;&lt;/authors&gt;&lt;/contributors&gt;&lt;auth-address&gt;Benkeser, R M. Harvard School of Public Health, Boston, MA, USA. r.benskeser@gmail.com&lt;/auth-address&gt;&lt;titles&gt;&lt;title&gt;Prevalence of overweight and obesity and perception of healthy and desirable body size in urban, Ghanaian women&lt;/title&gt;&lt;secondary-title&gt;Ghana Medical Journal&lt;/secondary-title&gt;&lt;alt-title&gt;Ghana Med J&lt;/alt-title&gt;&lt;/titles&gt;&lt;pages&gt;66-75&lt;/pages&gt;&lt;volume&gt;46&lt;/volume&gt;&lt;number&gt;2&lt;/number&gt;&lt;keywords&gt;&lt;keyword&gt;Adult: Aged: Aged, 80 and over: *Body Image/px [Psychology]: Body Mass Index: Body Size: Female: Ghana/ep [Epidemiology]: Humans: Linear Models: Middle Aged: *Obesity/ep [Epidemiology]: *Overweight/ep [Epidemiology]: Prevalence: Principal Component Anal&lt;/keyword&gt;&lt;/keywords&gt;&lt;dates&gt;&lt;year&gt;2012&lt;/year&gt;&lt;pub-dates&gt;&lt;date&gt;Jun&lt;/date&gt;&lt;/pub-dates&gt;&lt;/dates&gt;&lt;isbn&gt;0016-9560&lt;/isbn&gt;&lt;accession-num&gt;22942454&lt;/accession-num&gt;&lt;urls&gt;&lt;related-urls&gt;&lt;url&gt;https://www.ncbi.nlm.nih.gov/pmc/articles/PMC3426384/pdf/GMJ4602-0066.pdf&lt;/url&gt;&lt;/related-urls&gt;&lt;/urls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4)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98872D7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22AA5A9B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C629E2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E59768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79254D1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70B7E2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6871FAF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4B1F07E8" w14:textId="56932A62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Bosire et al 2020</w:t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Cb3NpcmU8L0F1dGhvcj48WWVhcj4yMDIwPC9ZZWFyPjxS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Cb3NpcmU8L0F1dGhvcj48WWVhcj4yMDIwPC9ZZWFyPjxS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5)</w:t>
            </w:r>
            <w:r w:rsidR="00356B5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07F29B9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9705AE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565C085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3B8CE55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03D0511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69C2F03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53A3FF31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38D78060" w14:textId="2F8FBA8A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Bosire et al 2020</w:t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Cb3NpcmU8L0F1dGhvcj48WWVhcj4yMDIwPC9ZZWFyPjxS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Cb3NpcmU8L0F1dGhvcj48WWVhcj4yMDIwPC9ZZWFyPjxS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6)</w:t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3E64A9D5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</w:tcPr>
          <w:p w14:paraId="36D42ABE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</w:tcPr>
          <w:p w14:paraId="0478971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2149F01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</w:tcPr>
          <w:p w14:paraId="2C8C001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11ED320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C367C8" w:rsidRPr="002B2DD3" w14:paraId="521B3E9F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004FD018" w14:textId="6A6DB3EE" w:rsidR="00C367C8" w:rsidRPr="002B2DD3" w:rsidRDefault="00C367C8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higbu et al 2021</w:t>
            </w:r>
            <w:r w:rsidR="00ED190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aGlnYnU8L0F1dGhvcj48WWVhcj4yMDIxPC9ZZWFyPjxS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aGlnYnU8L0F1dGhvcj48WWVhcj4yMDIxPC9ZZWFyPjxS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ED190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D190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7)</w:t>
            </w:r>
            <w:r w:rsidR="00ED190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10EEE318" w14:textId="636C5770" w:rsidR="00C367C8" w:rsidRPr="002B2DD3" w:rsidRDefault="00C367C8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</w:tcPr>
          <w:p w14:paraId="378AC6F0" w14:textId="6DAB555B" w:rsidR="00C367C8" w:rsidRPr="002B2DD3" w:rsidRDefault="006A720E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</w:tcPr>
          <w:p w14:paraId="61FEA9BF" w14:textId="77777777" w:rsidR="00C367C8" w:rsidRPr="002B2DD3" w:rsidRDefault="00C367C8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01C2E5F3" w14:textId="180486DB" w:rsidR="00C367C8" w:rsidRPr="002B2DD3" w:rsidRDefault="00665036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</w:tcPr>
          <w:p w14:paraId="2CFC3B6C" w14:textId="77777777" w:rsidR="00C367C8" w:rsidRPr="002B2DD3" w:rsidRDefault="00C367C8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63807527" w14:textId="77777777" w:rsidR="00C367C8" w:rsidRPr="002B2DD3" w:rsidRDefault="00C367C8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0EF9DE9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5581E8CB" w14:textId="30FF20A7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lastRenderedPageBreak/>
              <w:t>Cohen et al 2013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M8L1llYXI+PFJl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M8L1llYXI+PFJl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8)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3CCA675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ameroon</w:t>
            </w:r>
          </w:p>
        </w:tc>
        <w:tc>
          <w:tcPr>
            <w:tcW w:w="2127" w:type="dxa"/>
            <w:hideMark/>
          </w:tcPr>
          <w:p w14:paraId="0D1ADA3B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noWrap/>
            <w:hideMark/>
          </w:tcPr>
          <w:p w14:paraId="5A32C97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968F29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7A2F627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6E0963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5FC9F02C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3389DCFF" w14:textId="7D579D22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ohen et al 2017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c8L1llYXI+PFJl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c8L1llYXI+PFJl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9)</w:t>
            </w:r>
            <w:r w:rsidR="0077398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AEFE519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ameroon</w:t>
            </w:r>
          </w:p>
        </w:tc>
        <w:tc>
          <w:tcPr>
            <w:tcW w:w="2127" w:type="dxa"/>
            <w:hideMark/>
          </w:tcPr>
          <w:p w14:paraId="7034CE5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noWrap/>
            <w:hideMark/>
          </w:tcPr>
          <w:p w14:paraId="34DCCCC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15A8BAC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hideMark/>
          </w:tcPr>
          <w:p w14:paraId="0512E90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hideMark/>
          </w:tcPr>
          <w:p w14:paraId="4183290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3CCD1BCB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610FA0C6" w14:textId="0BB85C0D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ohen et al 2019</w:t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k8L1llYXI+PFJl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k8L1llYXI+PFJl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0)</w:t>
            </w:r>
            <w:r w:rsidR="0087509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F97AF23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69269812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8A4D9E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74789C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4E7E10A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551C3B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1CB12DDC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23B000F5" w14:textId="3CE88490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ohen et al 2019</w:t>
            </w:r>
            <w:r w:rsidR="001C6FA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k8L1llYXI+PFJl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Db2hlbjwvQXV0aG9yPjxZZWFyPjIwMTk8L1llYXI+PFJl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1C6FA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C6FA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1)</w:t>
            </w:r>
            <w:r w:rsidR="001C6FA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221720C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enegal</w:t>
            </w:r>
          </w:p>
        </w:tc>
        <w:tc>
          <w:tcPr>
            <w:tcW w:w="2127" w:type="dxa"/>
            <w:hideMark/>
          </w:tcPr>
          <w:p w14:paraId="4821154B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noWrap/>
            <w:hideMark/>
          </w:tcPr>
          <w:p w14:paraId="383ABD6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40810C7B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1C8B26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B70426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ED1906" w:rsidRPr="002B2DD3" w14:paraId="1176008D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6F51035A" w14:textId="08C01503" w:rsidR="00ED1906" w:rsidRPr="002B2DD3" w:rsidRDefault="00ED1906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Dada et al 2021</w:t>
            </w:r>
            <w:r w:rsidR="00EB01A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EYWRhPC9BdXRob3I+PFllYXI+MjAyMTwvWWVhcj48UmVj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EYWRhPC9BdXRob3I+PFllYXI+MjAyMTwvWWVhcj48UmVj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EB01A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B01A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2)</w:t>
            </w:r>
            <w:r w:rsidR="00EB01A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11FA84D7" w14:textId="73E3EE04" w:rsidR="00ED1906" w:rsidRPr="002B2DD3" w:rsidRDefault="002071A1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</w:tcPr>
          <w:p w14:paraId="52C6EA5F" w14:textId="3B2FD6F5" w:rsidR="00ED1906" w:rsidRPr="002B2DD3" w:rsidRDefault="002071A1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</w:tcPr>
          <w:p w14:paraId="341A162E" w14:textId="77777777" w:rsidR="00ED1906" w:rsidRPr="002B2DD3" w:rsidRDefault="00ED1906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</w:tcPr>
          <w:p w14:paraId="67D1AA1E" w14:textId="62793CEF" w:rsidR="00ED1906" w:rsidRPr="002B2DD3" w:rsidRDefault="002071A1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</w:tcPr>
          <w:p w14:paraId="71781EB5" w14:textId="66C5CCF2" w:rsidR="00ED1906" w:rsidRPr="002B2DD3" w:rsidRDefault="002071A1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283EEF7B" w14:textId="77777777" w:rsidR="00ED1906" w:rsidRPr="002B2DD3" w:rsidRDefault="00ED1906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1FE4A3C8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543917E1" w14:textId="7D7A7384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Dolman et al 2007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Dolman&lt;/Author&gt;&lt;Year&gt;2008&lt;/Year&gt;&lt;RecNum&gt;1&lt;/RecNum&gt;&lt;DisplayText&gt;&lt;style face="superscript"&gt;(23)&lt;/style&gt;&lt;/DisplayText&gt;&lt;record&gt;&lt;rec-number&gt;1&lt;/rec-number&gt;&lt;foreign-keys&gt;&lt;key app="EN" db-id="2s2v50afea29rrewxe8xrdr1wsxxxv9e05ex" timestamp="0"&gt;1&lt;/key&gt;&lt;/foreign-keys&gt;&lt;ref-type name="Journal Article"&gt;17&lt;/ref-type&gt;&lt;contributors&gt;&lt;authors&gt;&lt;author&gt;Dolman, R. C.: Stonehouse, W.: van&amp;apos;t Riet, H.: Badham, J.: Jerling, J. C.&lt;/author&gt;&lt;/authors&gt;&lt;/contributors&gt;&lt;auth-address&gt;Dolman, Robin C. School of Physiology, Nutrition and Consumer Science, North-West University Potchefstroom Campus, Private Bag X6001, Potchefstroom 2520, Republic of South Africa.&lt;/auth-address&gt;&lt;titles&gt;&lt;title&gt;Beliefs of South Africans regarding food and cardiovascular health&lt;/title&gt;&lt;secondary-title&gt;Public Health Nutrition&lt;/secondary-title&gt;&lt;alt-title&gt;Public Health Nutr&lt;/alt-title&gt;&lt;/titles&gt;&lt;pages&gt;946-54&lt;/pages&gt;&lt;volume&gt;11&lt;/volume&gt;&lt;number&gt;9&lt;/number&gt;&lt;keywords&gt;&lt;keyword&gt;Adolescent: Adult: Cardiovascular Diseases/eh [Ethnology]: Cardiovascular Diseases/pc [Prevention &amp;amp; Control]: *Cardiovascular Diseases/px [Psychology]: Cross-Sectional Studies: Diet Surveys: Ethnic Groups/px [Psychology]: *Ethnic Groups: Female: Food, O&lt;/keyword&gt;&lt;/keywords&gt;&lt;dates&gt;&lt;year&gt;2008&lt;/year&gt;&lt;pub-dates&gt;&lt;date&gt;Sep&lt;/date&gt;&lt;/pub-dates&gt;&lt;/dates&gt;&lt;isbn&gt;1368-9800&lt;/isbn&gt;&lt;accession-num&gt;18005486&lt;/accession-num&gt;&lt;work-type&gt;Research Support, Non-U.S. Gov&amp;apos;t&lt;/work-type&gt;&lt;urls&gt;&lt;related-urls&gt;&lt;url&gt;https://www.cambridge.org/core/services/aop-cambridge-core/content/view/4F7BDD8BAB22E8BFC6EF6858CE72733E/S136898000700122Xa.pdf/div-class-title-beliefs-of-south-africans-regarding-food-and-cardiovascular-health-div.pdf&lt;/url&gt;&lt;/related-urls&gt;&lt;/urls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3)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D55ED1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5475DA8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484D765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EC0ABE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208FE31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4B087E5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E358FBE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216BFC03" w14:textId="7C634C24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Draper et al 2016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EcmFwZXI8L0F1dGhvcj48WWVhcj4yMDE2PC9ZZWFyPjxS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EcmFwZXI8L0F1dGhvcj48WWVhcj4yMDE2PC9ZZWFyPjxS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4)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6AFB61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5DE95045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5AB93E9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FA2B9F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70C4F86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F7B09D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D715D94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27D8318F" w14:textId="2A3B6D3B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Duda et al 2006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Duda&lt;/Author&gt;&lt;Year&gt;2006&lt;/Year&gt;&lt;RecNum&gt;2&lt;/RecNum&gt;&lt;DisplayText&gt;&lt;style face="superscript"&gt;(25)&lt;/style&gt;&lt;/DisplayText&gt;&lt;record&gt;&lt;rec-number&gt;2&lt;/rec-number&gt;&lt;foreign-keys&gt;&lt;key app="EN" db-id="2s2v50afea29rrewxe8xrdr1wsxxxv9e05ex" timestamp="0"&gt;2&lt;/key&gt;&lt;/foreign-keys&gt;&lt;ref-type name="Journal Article"&gt;17&lt;/ref-type&gt;&lt;contributors&gt;&lt;authors&gt;&lt;author&gt;Duda, R. B.: Jumah, N. A.: Hill, A. G.: Seffah, J.: Biritwum, R.&lt;/author&gt;&lt;/authors&gt;&lt;/contributors&gt;&lt;titles&gt;&lt;title&gt;Interest in healthy living outweighs presumed cultural norms for obesity for Ghanaian women&lt;/title&gt;&lt;secondary-title&gt;Health and Quality of Life Outcomes&lt;/secondary-title&gt;&lt;/titles&gt;&lt;volume&gt;4&lt;/volume&gt;&lt;dates&gt;&lt;year&gt;2006&lt;/year&gt;&lt;/dates&gt;&lt;work-type&gt;Article&lt;/work-type&gt;&lt;urls&gt;&lt;related-urls&gt;&lt;url&gt;https://www.scopus.com/inward/record.uri?eid=2-s2.0-33747378309&amp;amp;doi=10.1186%2f1477-7525-4-44&amp;amp;partnerID=40&amp;amp;md5=c9e50a00d929ebee2c1a75d00f3f1a36&lt;/url&gt;&lt;url&gt;https://hqlo.biomedcentral.com/track/pdf/10.1186/1477-7525-4-44&lt;/url&gt;&lt;/related-urls&gt;&lt;/urls&gt;&lt;custom7&gt;44&lt;/custom7&gt;&lt;electronic-resource-num&gt;10.1186/1477-7525-4-44&lt;/electronic-resource-num&gt;&lt;remote-database-name&gt;Scopus &amp;#xD;&lt;/remote-database-name&gt;&lt;/record&gt;&lt;/Cite&gt;&lt;/EndNote&gt;</w:instrTex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5)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BF20401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7E907805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75959F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9DD463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08DAFAD5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3D56AD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E4478E3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411FC092" w14:textId="6DA646AE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Duda et al 2007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Duda&lt;/Author&gt;&lt;Year&gt;2007&lt;/Year&gt;&lt;RecNum&gt;52&lt;/RecNum&gt;&lt;DisplayText&gt;&lt;style face="superscript"&gt;(26)&lt;/style&gt;&lt;/DisplayText&gt;&lt;record&gt;&lt;rec-number&gt;52&lt;/rec-number&gt;&lt;foreign-keys&gt;&lt;key app="EN" db-id="2s2v50afea29rrewxe8xrdr1wsxxxv9e05ex" timestamp="0"&gt;52&lt;/key&gt;&lt;/foreign-keys&gt;&lt;ref-type name="Journal Article"&gt;17&lt;/ref-type&gt;&lt;contributors&gt;&lt;authors&gt;&lt;author&gt;Duda, R. B.: Jumah, N. A.: Hill, A. G.: Seffah, J.: Biritwum, R.&lt;/author&gt;&lt;/authors&gt;&lt;/contributors&gt;&lt;titles&gt;&lt;title&gt;Assessment of the ideal body image of women in Accra, Ghana&lt;/title&gt;&lt;secondary-title&gt;Tropical Doctor&lt;/secondary-title&gt;&lt;/titles&gt;&lt;pages&gt;241-244&lt;/pages&gt;&lt;volume&gt;37&lt;/volume&gt;&lt;number&gt;4&lt;/number&gt;&lt;dates&gt;&lt;year&gt;2007&lt;/year&gt;&lt;/dates&gt;&lt;work-type&gt;Article&lt;/work-type&gt;&lt;urls&gt;&lt;related-urls&gt;&lt;url&gt;https://www.scopus.com/inward/record.uri?eid=2-s2.0-38449097568&amp;amp;doi=10.1258%2f004947507782332883&amp;amp;partnerID=40&amp;amp;md5=56f70e1845f68c614299308bc48fb1d3&lt;/url&gt;&lt;/related-urls&gt;&lt;/urls&gt;&lt;electronic-resource-num&gt;10.1258/004947507782332883&lt;/electronic-resource-num&gt;&lt;remote-database-name&gt;Scopus &amp;#xD;&lt;/remote-database-name&gt;&lt;/record&gt;&lt;/Cite&gt;&lt;/EndNote&gt;</w:instrTex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6)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A2B77A7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709A40F8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68BB5B4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76AAD13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1229444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42D709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2B5C07B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53DE933A" w14:textId="5006A487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jike 2015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Ejike&lt;/Author&gt;&lt;Year&gt;2015&lt;/Year&gt;&lt;RecNum&gt;47&lt;/RecNum&gt;&lt;DisplayText&gt;&lt;style face="superscript"&gt;(27)&lt;/style&gt;&lt;/DisplayText&gt;&lt;record&gt;&lt;rec-number&gt;47&lt;/rec-number&gt;&lt;foreign-keys&gt;&lt;key app="EN" db-id="2s2v50afea29rrewxe8xrdr1wsxxxv9e05ex" timestamp="0"&gt;47&lt;/key&gt;&lt;/foreign-keys&gt;&lt;ref-type name="Journal Article"&gt;17&lt;/ref-type&gt;&lt;contributors&gt;&lt;authors&gt;&lt;author&gt;Ejike, C. E.&lt;/author&gt;&lt;/authors&gt;&lt;/contributors&gt;&lt;auth-address&gt;Ejike, Chukwunonso E C C. Department of Biochemistry, College of Natural Sciences, Michael Okpara University of Agriculture, Umudike, PMB 7267 Umuahia, Abia State, Nigeria. Electronic address: nonsoejikeecc@yahoo.com.&lt;/auth-address&gt;&lt;titles&gt;&lt;title&gt;Body shape dissatisfaction is a &amp;apos;normative discontent&amp;apos; in a young-adult Nigerian population: A study of prevalence and effects on health-related quality of life&lt;/title&gt;&lt;secondary-title&gt;Journal of Epidemiology and Global Health&lt;/secondary-title&gt;&lt;alt-title&gt;J Epidemiol Glob Health&lt;/alt-title&gt;&lt;/titles&gt;&lt;pages&gt;S19-26&lt;/pages&gt;&lt;volume&gt;5&lt;/volume&gt;&lt;number&gt;4 Suppl 1&lt;/number&gt;&lt;keywords&gt;&lt;keyword&gt;*Body Image/px [Psychology]: Body Weight: Female: Humans: Male: Nigeria: *Personal Satisfaction: Prevalence: Quality of Life: Self Report: Young Adult&lt;/keyword&gt;&lt;/keywords&gt;&lt;dates&gt;&lt;year&gt;2015&lt;/year&gt;&lt;pub-dates&gt;&lt;date&gt;Dec&lt;/date&gt;&lt;/pub-dates&gt;&lt;/dates&gt;&lt;isbn&gt;2210-6014&lt;/isbn&gt;&lt;accession-num&gt;26232703&lt;/accession-num&gt;&lt;urls&gt;&lt;related-urls&gt;&lt;url&gt;https://ac.els-cdn.com/S2210600615000830/1-s2.0-S2210600615000830-main.pdf?_tid=4787a355-fea5-4d65-86c3-24a0a2783827&amp;amp;acdnat=1549994719_695a9817b018d272f3196a82d40c613a&lt;/url&gt;&lt;/related-urls&gt;&lt;/urls&gt;&lt;electronic-resource-num&gt;https://dx.doi.org/10.1016/j.jegh.2015.07.003&lt;/electronic-resource-num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7)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CC2EE2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7D378FC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5793D34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5D1D531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49095C5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7285E4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F828CCD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01A5FDBD" w14:textId="76DF5903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ttarh et al 2013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FdHRhcmg8L0F1dGhvcj48WWVhcj4yMDEzPC9ZZWFyPjxS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FdHRhcmg8L0F1dGhvcj48WWVhcj4yMDEzPC9ZZWFyPjxS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8)</w:t>
            </w:r>
            <w:r w:rsidR="00E27AF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803E0F9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Kenya</w:t>
            </w:r>
          </w:p>
        </w:tc>
        <w:tc>
          <w:tcPr>
            <w:tcW w:w="2127" w:type="dxa"/>
            <w:hideMark/>
          </w:tcPr>
          <w:p w14:paraId="27DA9BD5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899047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714DD52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51F7E7C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E84963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EB43293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3E605463" w14:textId="4A3F07B1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Faber et al 2005</w:t>
            </w:r>
            <w:r w:rsidR="00D5087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Faber&lt;/Author&gt;&lt;Year&gt;2005&lt;/Year&gt;&lt;RecNum&gt;20&lt;/RecNum&gt;&lt;DisplayText&gt;&lt;style face="superscript"&gt;(29)&lt;/style&gt;&lt;/DisplayText&gt;&lt;record&gt;&lt;rec-number&gt;20&lt;/rec-number&gt;&lt;foreign-keys&gt;&lt;key app="EN" db-id="2s2v50afea29rrewxe8xrdr1wsxxxv9e05ex" timestamp="0"&gt;20&lt;/key&gt;&lt;/foreign-keys&gt;&lt;ref-type name="Journal Article"&gt;17&lt;/ref-type&gt;&lt;contributors&gt;&lt;authors&gt;&lt;author&gt;Faber, M.: Kruger, H. S.&lt;/author&gt;&lt;/authors&gt;&lt;/contributors&gt;&lt;auth-address&gt;Nutritional Intervention Research Unit, Medical Research Council, Tygerberg, South Africa. mieke.faber@mrc.ac.za&lt;/auth-address&gt;&lt;titles&gt;&lt;title&gt;Dietary intake, perceptions regarding body weight, and attitudes toward weight control of normal weight, overweight, and obese Black females in a rural village in South Africa&lt;/title&gt;&lt;secondary-title&gt;Ethn Dis&lt;/secondary-title&gt;&lt;alt-title&gt;Ethnicity &amp;amp; disease&lt;/alt-title&gt;&lt;/titles&gt;&lt;pages&gt;238-45&lt;/pages&gt;&lt;volume&gt;15&lt;/volume&gt;&lt;number&gt;2&lt;/number&gt;&lt;edition&gt;2005/04/14&lt;/edition&gt;&lt;keywords&gt;&lt;keyword&gt;Adult: African Continental Ancestry Group/*psychology: Attitude to Health/*ethnology: Body Weight/*ethnology: *Diet Surveys: Feeding Behavior/*ethnology/psychology: Health Behavior/ethnology: Health Status: Humans: Middle Aged: Obesity/*ethnology/psycho&lt;/keyword&gt;&lt;/keywords&gt;&lt;dates&gt;&lt;year&gt;2005&lt;/year&gt;&lt;pub-dates&gt;&lt;date&gt;Spring&lt;/date&gt;&lt;/pub-dates&gt;&lt;/dates&gt;&lt;isbn&gt;1049-510X (Print): 1049-510x&lt;/isbn&gt;&lt;accession-num&gt;15825970&lt;/accession-num&gt;&lt;urls&gt;&lt;/urls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D5087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29)</w:t>
            </w:r>
            <w:r w:rsidR="00D5087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092317C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53811B8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1B097D02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560D785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5DCE677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263189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CA34E08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22050EB1" w14:textId="284FEB13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Fezeu et al 2010</w:t>
            </w:r>
            <w:r w:rsidR="00D5087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Fezeu&lt;/Author&gt;&lt;Year&gt;2010&lt;/Year&gt;&lt;RecNum&gt;66&lt;/RecNum&gt;&lt;DisplayText&gt;&lt;style face="superscript"&gt;(30)&lt;/style&gt;&lt;/DisplayText&gt;&lt;record&gt;&lt;rec-number&gt;66&lt;/rec-number&gt;&lt;foreign-keys&gt;&lt;key app="EN" db-id="2s2v50afea29rrewxe8xrdr1wsxxxv9e05ex" timestamp="0"&gt;66&lt;/key&gt;&lt;/foreign-keys&gt;&lt;ref-type name="Journal Article"&gt;17&lt;/ref-type&gt;&lt;contributors&gt;&lt;authors&gt;&lt;author&gt;Fezeu, L.: Fointama, E.: Ngufor, G.: Mbeh, G.: Mbanya, J. C.&lt;/author&gt;&lt;/authors&gt;&lt;/contributors&gt;&lt;auth-address&gt;Fezeu, Leopold. Health of Populations in Transition Research Group, Cameroon, France. leopolefezeu@yahoo.fr&lt;/auth-address&gt;&lt;titles&gt;&lt;title&gt;Diabetes awareness in general population in Cameroon&lt;/title&gt;&lt;secondary-title&gt;Diabetes Research &amp;amp; Clinical Practice&lt;/secondary-title&gt;&lt;alt-title&gt;Diabetes Res Clin Pract&lt;/alt-title&gt;&lt;/titles&gt;&lt;pages&gt;312-8&lt;/pages&gt;&lt;volume&gt;90&lt;/volume&gt;&lt;number&gt;3&lt;/number&gt;&lt;keywords&gt;&lt;keyword&gt;Adult: Aged: Aged, 80 and over: Cameroon/ep [Epidemiology]: Cross-Sectional Studies: Diabetes Complications: Diabetes Mellitus, Type 2/ep [Epidemiology]: *Diabetes Mellitus, Type 2: Educational Status: Female: Health Education: *Health Knowledge, Attitu&lt;/keyword&gt;&lt;/keywords&gt;&lt;dates&gt;&lt;year&gt;2010&lt;/year&gt;&lt;pub-dates&gt;&lt;date&gt;Dec&lt;/date&gt;&lt;/pub-dates&gt;&lt;/dates&gt;&lt;isbn&gt;1872-8227&lt;/isbn&gt;&lt;accession-num&gt;20933293&lt;/accession-num&gt;&lt;work-type&gt;Research Support, Non-U.S. Gov&amp;apos;t&lt;/work-type&gt;&lt;urls&gt;&lt;related-urls&gt;&lt;url&gt;https://ac.els-cdn.com/S0168822710003311/1-s2.0-S0168822710003311-main.pdf?_tid=a0b4051b-920e-4d36-8c02-1f1197e4f52c&amp;amp;acdnat=1549994728_25d02477c9d224a95f776ec72c23906c&lt;/url&gt;&lt;/related-urls&gt;&lt;/urls&gt;&lt;electronic-resource-num&gt;https://dx.doi.org/10.1016/j.diabres.2010.06.029&lt;/electronic-resource-num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D5087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0)</w:t>
            </w:r>
            <w:r w:rsidR="00D5087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711553F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ameroon</w:t>
            </w:r>
          </w:p>
        </w:tc>
        <w:tc>
          <w:tcPr>
            <w:tcW w:w="2127" w:type="dxa"/>
            <w:hideMark/>
          </w:tcPr>
          <w:p w14:paraId="2F002D8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34DF4D2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759F214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74CCEB1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464086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696CE39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5FF55110" w14:textId="23A399E1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ato</w:t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</w:t>
            </w: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 xml:space="preserve"> et al 2017</w:t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HYXRvYTwvQXV0aG9yPjxZZWFyPjIwMTc8L1llYXI+PFJl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HYXRvYTwvQXV0aG9yPjxZZWFyPjIwMTc8L1llYXI+PFJl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</w:fldData>
              </w:fldCha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1)</w:t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133A99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15FD79A5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3830717B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57E3A8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4698F5E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751EB87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ABAB392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52722E42" w14:textId="17B3E592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ebremariam et al 2018</w:t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1A4E8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Gebremariam&lt;/Author&gt;&lt;Year&gt;2018&lt;/Year&gt;&lt;RecNum&gt;28&lt;/RecNum&gt;&lt;DisplayText&gt;&lt;style face="superscript"&gt;(32)&lt;/style&gt;&lt;/DisplayText&gt;&lt;record&gt;&lt;rec-number&gt;28&lt;/rec-number&gt;&lt;foreign-keys&gt;&lt;key app="EN" db-id="2s2v50afea29rrewxe8xrdr1wsxxxv9e05ex" timestamp="0"&gt;28&lt;/key&gt;&lt;/foreign-keys&gt;&lt;ref-type name="Journal Article"&gt;17&lt;/ref-type&gt;&lt;contributors&gt;&lt;authors&gt;&lt;author&gt;Gebremariam, L. W.: Aoyama, A.: Kahsay, A. B.: Hirakawa, Y.: Chiang, C.: Yatsuya, H.: Matsuyama, A.&lt;/author&gt;&lt;/authors&gt;&lt;/contributors&gt;&lt;auth-address&gt;Department of Public Health and Health Systems, Nagoya University School of Medicine, Nagoya, Japan.: Department of Public Health, Mekelle University College of Health Sciences, Mekelle, Ethiopia.: Department of Public Health, Fujita Health University School of Medicine, Toyoake, Japan.&lt;/auth-address&gt;&lt;titles&gt;&lt;title&gt;Perception and practice of &amp;apos;healthy&amp;apos; diet in relation to noncommunicable diseases among the urban and rural people in northern Ethiopia: a community-based qualitative study&lt;/title&gt;&lt;secondary-title&gt;Nagoya J Med Sci&lt;/secondary-title&gt;&lt;alt-title&gt;Nagoya journal of medical science&lt;/alt-title&gt;&lt;/titles&gt;&lt;pages&gt;451-464&lt;/pages&gt;&lt;volume&gt;80&lt;/volume&gt;&lt;number&gt;4&lt;/number&gt;&lt;edition&gt;2018/12/28&lt;/edition&gt;&lt;keywords&gt;&lt;keyword&gt;Ethiopia: Feeding Behavior/*psychology: *Healthy Diet: Humans: *Noncommunicable Diseases: *Perception: *Qualitative Research: Rural Population: Northern Ethiopia: dietary habit: habitual practice: noncommunicable diseases: qualitative study&lt;/keyword&gt;&lt;/keywords&gt;&lt;dates&gt;&lt;year&gt;2018&lt;/year&gt;&lt;pub-dates&gt;&lt;date&gt;Nov&lt;/date&gt;&lt;/pub-dates&gt;&lt;/dates&gt;&lt;isbn&gt;0027-7622&lt;/isbn&gt;&lt;accession-num&gt;30587860&lt;/accession-num&gt;&lt;urls&gt;&lt;related-urls&gt;&lt;url&gt;https://www.ncbi.nlm.nih.gov/pmc/articles/PMC6295432/pdf/2186-3326-80-0451.pdf&lt;/url&gt;&lt;/related-urls&gt;&lt;/urls&gt;&lt;custom2&gt;PMC6295432&lt;/custom2&gt;&lt;electronic-resource-num&gt;10.18999/nagjms.80.4.451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1A4E87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2)</w:t>
            </w:r>
            <w:r w:rsidR="00F514A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16573BF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thiopia</w:t>
            </w:r>
          </w:p>
        </w:tc>
        <w:tc>
          <w:tcPr>
            <w:tcW w:w="2127" w:type="dxa"/>
            <w:hideMark/>
          </w:tcPr>
          <w:p w14:paraId="2C160ABA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64A65F1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D9A81F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0B79582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493754B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55C092A2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1787CADF" w14:textId="00C85131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ovender 2018</w: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Govender&lt;/Author&gt;&lt;Year&gt;2019&lt;/Year&gt;&lt;RecNum&gt;124&lt;/RecNum&gt;&lt;DisplayText&gt;&lt;style face="superscript"&gt;(33)&lt;/style&gt;&lt;/DisplayText&gt;&lt;record&gt;&lt;rec-number&gt;124&lt;/rec-number&gt;&lt;foreign-keys&gt;&lt;key app="EN" db-id="2s2v50afea29rrewxe8xrdr1wsxxxv9e05ex" timestamp="1702652572"&gt;124&lt;/key&gt;&lt;/foreign-keys&gt;&lt;ref-type name="Journal Article"&gt;17&lt;/ref-type&gt;&lt;contributors&gt;&lt;authors&gt;&lt;author&gt;Govender, R. D.&lt;/author&gt;&lt;author&gt;Al-Shamsi, S.&lt;/author&gt;&lt;author&gt;Regmi, D.&lt;/author&gt;&lt;/authors&gt;&lt;/contributors&gt;&lt;titles&gt;&lt;title&gt;Weight bias and eating behaviours of persons with overweight and obesity attending a general medical practice in Durban, South Africa&lt;/title&gt;&lt;secondary-title&gt;South African Family Practice&lt;/secondary-title&gt;&lt;/titles&gt;&lt;periodical&gt;&lt;full-title&gt;South African Family Practice&lt;/full-title&gt;&lt;/periodical&gt;&lt;pages&gt;85-90&lt;/pages&gt;&lt;volume&gt;61&lt;/volume&gt;&lt;number&gt;3&lt;/number&gt;&lt;dates&gt;&lt;year&gt;2019&lt;/year&gt;&lt;pub-dates&gt;&lt;date&gt;2019/05/04&lt;/date&gt;&lt;/pub-dates&gt;&lt;/dates&gt;&lt;publisher&gt;Taylor &amp;amp; Francis&lt;/publisher&gt;&lt;isbn&gt;2078-6190&lt;/isbn&gt;&lt;urls&gt;&lt;related-urls&gt;&lt;url&gt;https://doi.org/10.1080/20786190.2018.1554305&lt;/url&gt;&lt;/related-urls&gt;&lt;/urls&gt;&lt;electronic-resource-num&gt;10.1080/20786190.2018.1554305&lt;/electronic-resource-num&gt;&lt;/record&gt;&lt;/Cite&gt;&lt;/EndNote&gt;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3)</w: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4F7E96E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466F866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3F84655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553012AB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0490B1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D3AD9C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40174BB0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57C642AB" w14:textId="63E09078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Hill et al 2020</w:t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IaWxsPC9BdXRob3I+PFllYXI+MjAyMDwvWWVhcj48UmVj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IaWxsPC9BdXRob3I+PFllYXI+MjAyMDwvWWVhcj48UmVj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4)</w:t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BF8709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35041BDC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noWrap/>
            <w:hideMark/>
          </w:tcPr>
          <w:p w14:paraId="79AD9A0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13FA762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0A9382D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580E852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40C0F072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58BF77F3" w14:textId="00DFF920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Holdsworth et al 2004</w: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Holdsworth&lt;/Author&gt;&lt;Year&gt;2004&lt;/Year&gt;&lt;RecNum&gt;6&lt;/RecNum&gt;&lt;DisplayText&gt;&lt;style face="superscript"&gt;(35)&lt;/style&gt;&lt;/DisplayText&gt;&lt;record&gt;&lt;rec-number&gt;6&lt;/rec-number&gt;&lt;foreign-keys&gt;&lt;key app="EN" db-id="2s2v50afea29rrewxe8xrdr1wsxxxv9e05ex" timestamp="0"&gt;6&lt;/key&gt;&lt;/foreign-keys&gt;&lt;ref-type name="Journal Article"&gt;17&lt;/ref-type&gt;&lt;contributors&gt;&lt;authors&gt;&lt;author&gt;Holdsworth, M.: Gartner, A.: Landais, E.: Maire, B.: Delpeuch, F.&lt;/author&gt;&lt;/authors&gt;&lt;/contributors&gt;&lt;auth-address&gt;Holdsworth, M. UR106 Nutrition, Alimentation et Societes, WHO Nutrition Collaborating Centre, Institut de Recherche pour le Developpement, Montpellier, France. michelle.holdsworth@mpl.ird.fr&lt;/auth-address&gt;&lt;titles&gt;&lt;title&gt;Perceptions of healthy and desirable body size in urban Senegalese women&lt;/title&gt;&lt;secondary-title&gt;International Journal of Obesity &amp;amp; Related Metabolic Disorders: Journal of the International Association for the Study of Obesity&lt;/secondary-title&gt;&lt;alt-title&gt;Int J Obes Relat Metab Disord&lt;/alt-title&gt;&lt;/titles&gt;&lt;pages&gt;1561-8&lt;/pages&gt;&lt;volume&gt;28&lt;/volume&gt;&lt;number&gt;12&lt;/number&gt;&lt;keywords&gt;&lt;keyword&gt;Adult: Anthropometry: *Attitude to Health: *Body Image: *Body Size/eh [Ethnology]: *Developing Countries: Female: Humans: Middle Aged: *Obesity/ep [Epidemiology]: Obesity/px [Psychology]: Prevalence: Self Concept: Senegal/ep [Epidemiology]: Socioeconomi&lt;/keyword&gt;&lt;/keywords&gt;&lt;dates&gt;&lt;year&gt;2004&lt;/year&gt;&lt;pub-dates&gt;&lt;date&gt;Dec&lt;/date&gt;&lt;/pub-dates&gt;&lt;/dates&gt;&lt;accession-num&gt;15278107&lt;/accession-num&gt;&lt;urls&gt;&lt;/urls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5)</w: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4699D63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enegal</w:t>
            </w:r>
          </w:p>
        </w:tc>
        <w:tc>
          <w:tcPr>
            <w:tcW w:w="2127" w:type="dxa"/>
            <w:hideMark/>
          </w:tcPr>
          <w:p w14:paraId="22C7BF53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64039D4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79B4B91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252E094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226420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0FDA47D3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4D52BD7" w14:textId="3B29ADA0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Holdsworth et al 2006</w: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Holdsworth&lt;/Author&gt;&lt;Year&gt;2006&lt;/Year&gt;&lt;RecNum&gt;33&lt;/RecNum&gt;&lt;DisplayText&gt;&lt;style face="superscript"&gt;(36)&lt;/style&gt;&lt;/DisplayText&gt;&lt;record&gt;&lt;rec-number&gt;33&lt;/rec-number&gt;&lt;foreign-keys&gt;&lt;key app="EN" db-id="2s2v50afea29rrewxe8xrdr1wsxxxv9e05ex" timestamp="0"&gt;33&lt;/key&gt;&lt;/foreign-keys&gt;&lt;ref-type name="Journal Article"&gt;17&lt;/ref-type&gt;&lt;contributors&gt;&lt;authors&gt;&lt;author&gt;Holdsworth, M.: Delpeuch, F.: Landais, E.: Gartner, A.: Eymard-Duvernay, S.: Maire, B.&lt;/author&gt;&lt;/authors&gt;&lt;/contributors&gt;&lt;auth-address&gt;Holdsworth, Michelle. UR106 Nutrition, Alimentation et Societes, WHO Collaborating Centre in Human Nutrition, Institut de Recherche pour le Developpement (IRD), BP 64501, F-34394 Montpellier Cedex 5, France. holdswor@mpl.ird.fr&lt;/auth-address&gt;&lt;titles&gt;&lt;title&gt;Knowledge of dietary and behaviour-related determinants of non-communicable disease in urban Senegalese women&lt;/title&gt;&lt;secondary-title&gt;Public Health Nutrition&lt;/secondary-title&gt;&lt;alt-title&gt;Public Health Nutr&lt;/alt-title&gt;&lt;/titles&gt;&lt;pages&gt;975-81&lt;/pages&gt;&lt;volume&gt;9&lt;/volume&gt;&lt;number&gt;8&lt;/number&gt;&lt;keywords&gt;&lt;keyword&gt;Adult: Cross-Sectional Studies: *Feeding Behavior/px [Psychology]: Female: *Health Knowledge, Attitudes, Practice: Humans: *Metabolic Diseases/px [Psychology]: Middle Aged: *Nutrition Disorders/px [Psychology]: Obesity/px [Psychology]: Research Design: &lt;/keyword&gt;&lt;/keywords&gt;&lt;dates&gt;&lt;year&gt;2006&lt;/year&gt;&lt;pub-dates&gt;&lt;date&gt;Dec&lt;/date&gt;&lt;/pub-dates&gt;&lt;/dates&gt;&lt;isbn&gt;1368-9800&lt;/isbn&gt;&lt;accession-num&gt;17125559&lt;/accession-num&gt;&lt;urls&gt;&lt;related-urls&gt;&lt;url&gt;https://www.cambridge.org/core/services/aop-cambridge-core/content/view/8CECC565FB8A288F33A9979818D521CC/S1368980006009797a.pdf/div-class-title-knowledge-of-dietary-and-behaviour-related-determinants-of-non-communicable-disease-in-urban-senegalese-women-div.pdf&lt;/url&gt;&lt;/related-urls&gt;&lt;/urls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6)</w: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0FFBC8F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enegal</w:t>
            </w:r>
          </w:p>
        </w:tc>
        <w:tc>
          <w:tcPr>
            <w:tcW w:w="2127" w:type="dxa"/>
            <w:hideMark/>
          </w:tcPr>
          <w:p w14:paraId="2DF1918B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276941F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C134FC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5BE7887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5C6AFF8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5C87B30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44021257" w14:textId="20822FC5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Hughes et al 2006</w: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Hughes&lt;/Author&gt;&lt;Year&gt;2006&lt;/Year&gt;&lt;RecNum&gt;120&lt;/RecNum&gt;&lt;DisplayText&gt;&lt;style face="superscript"&gt;(37)&lt;/style&gt;&lt;/DisplayText&gt;&lt;record&gt;&lt;rec-number&gt;120&lt;/rec-number&gt;&lt;foreign-keys&gt;&lt;key app="EN" db-id="2s2v50afea29rrewxe8xrdr1wsxxxv9e05ex" timestamp="0"&gt;120&lt;/key&gt;&lt;/foreign-keys&gt;&lt;ref-type name="Journal Article"&gt;17&lt;/ref-type&gt;&lt;contributors&gt;&lt;authors&gt;&lt;author&gt;Hughes, Gail D.&lt;/author&gt;&lt;author&gt;Puoane, Thandi&lt;/author&gt;&lt;author&gt;Bradley, Hazel&lt;/author&gt;&lt;/authors&gt;&lt;/contributors&gt;&lt;titles&gt;&lt;title&gt;Ability to manage diabetes—community health workers&amp;apos; knowledge, attitudes and beliefs&lt;/title&gt;&lt;secondary-title&gt;Journal of Endocrinology, Metabolism and Diabetes of South Africa&lt;/secondary-title&gt;&lt;/titles&gt;&lt;pages&gt;10-14&lt;/pages&gt;&lt;volume&gt;11&lt;/volume&gt;&lt;number&gt;1&lt;/number&gt;&lt;dates&gt;&lt;year&gt;2006&lt;/year&gt;&lt;pub-dates&gt;&lt;date&gt;2006/05/01&lt;/date&gt;&lt;/pub-dates&gt;&lt;/dates&gt;&lt;publisher&gt;Taylor &amp;amp; Francis&lt;/publisher&gt;&lt;isbn&gt;1608-9677&lt;/isbn&gt;&lt;urls&gt;&lt;related-urls&gt;&lt;url&gt;https://doi.org/10.1080/22201009.2006.10872134&lt;/url&gt;&lt;/related-urls&gt;&lt;/urls&gt;&lt;electronic-resource-num&gt;10.1080/22201009.2006.10872134&lt;/electronic-resource-num&gt;&lt;/record&gt;&lt;/Cite&gt;&lt;/EndNote&gt;</w:instrTex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7)</w:t>
            </w:r>
            <w:r w:rsidR="00A941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E865F49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402388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hideMark/>
          </w:tcPr>
          <w:p w14:paraId="043F780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11ED3882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549D860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A2B9A3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4D1FCD9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72AAB4A" w14:textId="23FE647F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Hunter-Adams 2019</w:t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IdW50ZXItQWRhbXM8L0F1dGhvcj48WWVhcj4yMDE5PC9Z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IdW50ZXItQWRhbXM8L0F1dGhvcj48WWVhcj4yMDE5PC9Z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8)</w:t>
            </w:r>
            <w:r w:rsidR="00341C4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AFA2154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18DD7F7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0470AE8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71E391B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425AB15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C521A9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0B5548E4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6DDF84E" w14:textId="5752F4A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lastRenderedPageBreak/>
              <w:t>Iliyasu et al 2013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Iliyasu&lt;/Author&gt;&lt;Year&gt;2013&lt;/Year&gt;&lt;RecNum&gt;98&lt;/RecNum&gt;&lt;DisplayText&gt;&lt;style face="superscript"&gt;(39)&lt;/style&gt;&lt;/DisplayText&gt;&lt;record&gt;&lt;rec-number&gt;98&lt;/rec-number&gt;&lt;foreign-keys&gt;&lt;key app="EN" db-id="2s2v50afea29rrewxe8xrdr1wsxxxv9e05ex" timestamp="0"&gt;98&lt;/key&gt;&lt;/foreign-keys&gt;&lt;ref-type name="Journal Article"&gt;17&lt;/ref-type&gt;&lt;contributors&gt;&lt;authors&gt;&lt;author&gt;Iliyasu, Z.: Abubakar, I. S.: Abubakar, S.: Lawan, U. M.: Gajida, A. U.: Jibo, A. M.&lt;/author&gt;&lt;/authors&gt;&lt;/contributors&gt;&lt;auth-address&gt;Department of Community Medicine, Aminu Kano Teaching Hospital &amp;amp; Bayero University Kano, Nigeria. ziliyasu@yahoo.com&lt;/auth-address&gt;&lt;titles&gt;&lt;title&gt;A survey of weight perception and social desirability of obesity among adults in Kano Metropolis, Northern Nigeria&lt;/title&gt;&lt;secondary-title&gt;Niger J Med&lt;/secondary-title&gt;&lt;alt-title&gt;Nigerian journal of medicine : journal of the National Association of Resident Doctors of Nigeria&lt;/alt-title&gt;&lt;/titles&gt;&lt;pages&gt;101-8&lt;/pages&gt;&lt;volume&gt;22&lt;/volume&gt;&lt;number&gt;2&lt;/number&gt;&lt;edition&gt;2013/07/09&lt;/edition&gt;&lt;keywords&gt;&lt;keyword&gt;Adult: *Attitude to Health: Body Mass Index: Female: Health Promotion: Health Surveys: Humans: Male: Middle Aged: Nigeria: *Obesity/prevention &amp;amp; control/psychology: *Social Desirability: Urban Population: Young Adult&lt;/keyword&gt;&lt;/keywords&gt;&lt;dates&gt;&lt;year&gt;2013&lt;/year&gt;&lt;pub-dates&gt;&lt;date&gt;Apr-Jun&lt;/date&gt;&lt;/pub-dates&gt;&lt;/dates&gt;&lt;isbn&gt;1115-2613 (Print): 1115-2613&lt;/isbn&gt;&lt;accession-num&gt;23829119&lt;/accession-num&gt;&lt;urls&gt;&lt;/urls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39)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6C8BC29E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48B61205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BDE35F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6C81625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2506811B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5939F5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913BBCF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61DA1CB5" w14:textId="27020564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Jumah and Duda 2007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Jumah&lt;/Author&gt;&lt;Year&gt;2007&lt;/Year&gt;&lt;RecNum&gt;107&lt;/RecNum&gt;&lt;DisplayText&gt;&lt;style face="superscript"&gt;(40)&lt;/style&gt;&lt;/DisplayText&gt;&lt;record&gt;&lt;rec-number&gt;107&lt;/rec-number&gt;&lt;foreign-keys&gt;&lt;key app="EN" db-id="2s2v50afea29rrewxe8xrdr1wsxxxv9e05ex" timestamp="0"&gt;107&lt;/key&gt;&lt;/foreign-keys&gt;&lt;ref-type name="Journal Article"&gt;17&lt;/ref-type&gt;&lt;contributors&gt;&lt;authors&gt;&lt;author&gt;Jumah, Naana Afua&lt;/author&gt;&lt;author&gt;Duda, Rosemary B&lt;/author&gt;&lt;/authors&gt;&lt;/contributors&gt;&lt;titles&gt;&lt;title&gt;Comparison of the perception of ideal body images of Ghanaian men and women&lt;/title&gt;&lt;secondary-title&gt;African Journal of Health Sciences&lt;/secondary-title&gt;&lt;/titles&gt;&lt;pages&gt;54-60&lt;/pages&gt;&lt;volume&gt;14&lt;/volume&gt;&lt;number&gt;1&lt;/number&gt;&lt;dates&gt;&lt;year&gt;2007&lt;/year&gt;&lt;/dates&gt;&lt;isbn&gt;1022-9272&lt;/isbn&gt;&lt;urls&gt;&lt;/urls&gt;&lt;/record&gt;&lt;/Cite&gt;&lt;/EndNote&gt;</w:instrTex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0)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78C2958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271AC36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48C7F7C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A7861B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749383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EFF740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EB01A3" w:rsidRPr="002B2DD3" w14:paraId="3BEE287E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547A270B" w14:textId="0305AB79" w:rsidR="00EB01A3" w:rsidRPr="002B2DD3" w:rsidRDefault="00EB01A3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 xml:space="preserve">Kanozire </w:t>
            </w:r>
            <w:r w:rsidR="000B7BF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and Pretorius 2023</w:t>
            </w:r>
            <w:r w:rsidR="000B7BF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LYW5vemlyZTwvQXV0aG9yPjxZZWFyPjIwMjM8L1llYXI+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LYW5vemlyZTwvQXV0aG9yPjxZZWFyPjIwMjM8L1llYXI+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0B7BF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0B7BF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1)</w:t>
            </w:r>
            <w:r w:rsidR="000B7BF6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6D38B207" w14:textId="0098A967" w:rsidR="00EB01A3" w:rsidRPr="002B2DD3" w:rsidRDefault="000B7BF6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</w:tcPr>
          <w:p w14:paraId="33129900" w14:textId="0E7211C6" w:rsidR="00EB01A3" w:rsidRPr="002B2DD3" w:rsidRDefault="000B7BF6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</w:tcPr>
          <w:p w14:paraId="6B84628C" w14:textId="77777777" w:rsidR="00EB01A3" w:rsidRPr="002B2DD3" w:rsidRDefault="00EB01A3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</w:tcPr>
          <w:p w14:paraId="50C594FC" w14:textId="66AA7C2F" w:rsidR="00EB01A3" w:rsidRPr="002B2DD3" w:rsidRDefault="000B7BF6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</w:tcPr>
          <w:p w14:paraId="46F178C3" w14:textId="77777777" w:rsidR="00EB01A3" w:rsidRPr="002B2DD3" w:rsidRDefault="00EB01A3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38B2BC4A" w14:textId="77777777" w:rsidR="00EB01A3" w:rsidRPr="002B2DD3" w:rsidRDefault="00EB01A3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F501D9F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0518F109" w14:textId="3B115DC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Kassahun and Mekonen 2017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Kassahun&lt;/Author&gt;&lt;Year&gt;2017&lt;/Year&gt;&lt;RecNum&gt;48&lt;/RecNum&gt;&lt;DisplayText&gt;&lt;style face="superscript"&gt;(42)&lt;/style&gt;&lt;/DisplayText&gt;&lt;record&gt;&lt;rec-number&gt;48&lt;/rec-number&gt;&lt;foreign-keys&gt;&lt;key app="EN" db-id="2s2v50afea29rrewxe8xrdr1wsxxxv9e05ex" timestamp="0"&gt;48&lt;/key&gt;&lt;/foreign-keys&gt;&lt;ref-type name="Journal Article"&gt;17&lt;/ref-type&gt;&lt;contributors&gt;&lt;authors&gt;&lt;author&gt;Kassahun, C. W.: Mekonen, A. G.&lt;/author&gt;&lt;/authors&gt;&lt;/contributors&gt;&lt;auth-address&gt;Department of Nursing, College of Medicine and Health Sciences, Madda Walabu University, Bale Goba, Ethiopia.&lt;/auth-address&gt;&lt;titles&gt;&lt;title&gt;Knowledge, attitude, practices and their associated factors towards diabetes mellitus among non diabetes community members of Bale Zone administrative towns, South East Ethiopia. A cross-sectional study&lt;/title&gt;&lt;secondary-title&gt;PLoS One&lt;/secondary-title&gt;&lt;alt-title&gt;PloS one&lt;/alt-title&gt;&lt;/titles&gt;&lt;pages&gt;e0170040&lt;/pages&gt;&lt;volume&gt;12&lt;/volume&gt;&lt;number&gt;2&lt;/number&gt;&lt;edition&gt;2017/02/06&lt;/edition&gt;&lt;keywords&gt;&lt;keyword&gt;Adolescent: Adult: Aged: Aged, 80 and over: Cross-Sectional Studies: Diabetes Mellitus/etiology/*psychology: Ethiopia: Female: Health Education: *Health Knowledge, Attitudes, Practice: Humans: Logistic Models: Male: Middle Aged: Risk Factors: Surveys an&lt;/keyword&gt;&lt;/keywords&gt;&lt;dates&gt;&lt;year&gt;2017&lt;/year&gt;&lt;/dates&gt;&lt;isbn&gt;1932-6203&lt;/isbn&gt;&lt;accession-num&gt;28152066&lt;/accession-num&gt;&lt;urls&gt;&lt;related-urls&gt;&lt;url&gt;https://www.ncbi.nlm.nih.gov/pmc/articles/PMC5289457/pdf/pone.0170040.pdf&lt;/url&gt;&lt;/related-urls&gt;&lt;/urls&gt;&lt;custom2&gt;PMC5289457&lt;/custom2&gt;&lt;electronic-resource-num&gt;10.1371/journal.pone.0170040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2)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8E38B10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thiopia</w:t>
            </w:r>
          </w:p>
        </w:tc>
        <w:tc>
          <w:tcPr>
            <w:tcW w:w="2127" w:type="dxa"/>
            <w:hideMark/>
          </w:tcPr>
          <w:p w14:paraId="3C5A9F68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7BA2344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18BC0C9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013BC85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6D80552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21F44E2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F8D61C2" w14:textId="64903375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Kiawi et al 2006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Kiawi&lt;/Author&gt;&lt;Year&gt;2006&lt;/Year&gt;&lt;RecNum&gt;51&lt;/RecNum&gt;&lt;DisplayText&gt;&lt;style face="superscript"&gt;(43)&lt;/style&gt;&lt;/DisplayText&gt;&lt;record&gt;&lt;rec-number&gt;51&lt;/rec-number&gt;&lt;foreign-keys&gt;&lt;key app="EN" db-id="2s2v50afea29rrewxe8xrdr1wsxxxv9e05ex" timestamp="0"&gt;51&lt;/key&gt;&lt;/foreign-keys&gt;&lt;ref-type name="Journal Article"&gt;17&lt;/ref-type&gt;&lt;contributors&gt;&lt;authors&gt;&lt;author&gt;Kiawi, E.: Edwards, R.: Shu, J.: Unwin, N.: Kamadjeu, R.: Mbanya, J. C.&lt;/author&gt;&lt;/authors&gt;&lt;/contributors&gt;&lt;auth-address&gt;Health of Population in Transition Research Group (HoPiT) Cameroon, Faculty of Medicine and Biomedical Sciences, University of Yaounde I, PO Box 8046, Yaounde, Cameroon. kiawi_emma@yahoo.com&lt;/auth-address&gt;&lt;titles&gt;&lt;title&gt;Knowledge, attitudes, and behavior relating to diabetes and its main risk factors among urban residents in Cameroon: a qualitative survey&lt;/title&gt;&lt;secondary-title&gt;Ethn Dis&lt;/secondary-title&gt;&lt;alt-title&gt;Ethnicity &amp;amp; disease&lt;/alt-title&gt;&lt;/titles&gt;&lt;pages&gt;503-9&lt;/pages&gt;&lt;volume&gt;16&lt;/volume&gt;&lt;number&gt;2&lt;/number&gt;&lt;edition&gt;2007/08/08&lt;/edition&gt;&lt;keywords&gt;&lt;keyword&gt;Adolescent: Adult: Cameroon: Diabetes Mellitus/ethnology/*etiology/prevention &amp;amp; control: Female: Health Behavior/*ethnology: *Health Knowledge, Attitudes, Practice: Health Surveys: Humans: Interviews as Topic: Male: Risk Factors: *Urban Population&lt;/keyword&gt;&lt;/keywords&gt;&lt;dates&gt;&lt;year&gt;2006&lt;/year&gt;&lt;pub-dates&gt;&lt;date&gt;Spring&lt;/date&gt;&lt;/pub-dates&gt;&lt;/dates&gt;&lt;isbn&gt;1049-510X (Print): 1049-510x&lt;/isbn&gt;&lt;accession-num&gt;17682255&lt;/accession-num&gt;&lt;urls&gt;&lt;/urls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3)</w:t>
            </w:r>
            <w:r w:rsidR="008662B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DEC393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ameroon</w:t>
            </w:r>
          </w:p>
        </w:tc>
        <w:tc>
          <w:tcPr>
            <w:tcW w:w="2127" w:type="dxa"/>
            <w:hideMark/>
          </w:tcPr>
          <w:p w14:paraId="0A5B3EC2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hideMark/>
          </w:tcPr>
          <w:p w14:paraId="69835B2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6F4D270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7DE04B4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0B3F08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ECC0976" w14:textId="77777777" w:rsidTr="007028B7">
        <w:trPr>
          <w:trHeight w:val="3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74A263C5" w14:textId="603C4481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Kiguli et al 2019</w:t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LaWd1bGk8L0F1dGhvcj48WWVhcj4yMDE5PC9ZZWFyPjxS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LaWd1bGk8L0F1dGhvcj48WWVhcj4yMDE5PC9ZZWFyPjxS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4)</w:t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4DA7C52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Uganda</w:t>
            </w:r>
          </w:p>
        </w:tc>
        <w:tc>
          <w:tcPr>
            <w:tcW w:w="2127" w:type="dxa"/>
            <w:hideMark/>
          </w:tcPr>
          <w:p w14:paraId="1CE02417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5DD5591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CC71C1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5D8EB28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4663695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9F15243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2493E72F" w14:textId="4A902B2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acia et al 2017</w:t>
            </w:r>
            <w:r w:rsidR="0063000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YWNpYTwvQXV0aG9yPjxZZWFyPjIwMTc8L1llYXI+PFJl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YWNpYTwvQXV0aG9yPjxZZWFyPjIwMTc8L1llYXI+PFJl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63000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63000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5)</w:t>
            </w:r>
            <w:r w:rsidR="0063000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918BE8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enegal</w:t>
            </w:r>
          </w:p>
        </w:tc>
        <w:tc>
          <w:tcPr>
            <w:tcW w:w="2127" w:type="dxa"/>
            <w:hideMark/>
          </w:tcPr>
          <w:p w14:paraId="255233AF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5D9596F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4ECD6C2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9BA052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063A65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5B47E74E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39EDBB71" w14:textId="341C6A1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aina et al 2010</w:t>
            </w:r>
            <w:r w:rsidR="0063000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Kiberenge&lt;/Author&gt;&lt;Year&gt;2010&lt;/Year&gt;&lt;RecNum&gt;77&lt;/RecNum&gt;&lt;DisplayText&gt;&lt;style face="superscript"&gt;(46)&lt;/style&gt;&lt;/DisplayText&gt;&lt;record&gt;&lt;rec-number&gt;77&lt;/rec-number&gt;&lt;foreign-keys&gt;&lt;key app="EN" db-id="2s2v50afea29rrewxe8xrdr1wsxxxv9e05ex" timestamp="0"&gt;77&lt;/key&gt;&lt;/foreign-keys&gt;&lt;ref-type name="Journal Article"&gt;17&lt;/ref-type&gt;&lt;contributors&gt;&lt;authors&gt;&lt;author&gt;Kiberenge, M. W.: Ndegwa, Z. M.: Njenga, E. W.: Muchemi, E. W.&lt;/author&gt;&lt;/authors&gt;&lt;/contributors&gt;&lt;auth-address&gt;Ministry of Public Health and Sanitation, Nairobi, Kenya.&lt;/auth-address&gt;&lt;titles&gt;&lt;title&gt;Knowledge, attitude and practices related to diabetes among community members in four provinces in Kenya: a cross-sectional study&lt;/title&gt;&lt;secondary-title&gt;Pan Afr Med J&lt;/secondary-title&gt;&lt;alt-title&gt;The Pan African medical journal&lt;/alt-title&gt;&lt;/titles&gt;&lt;pages&gt;2&lt;/pages&gt;&lt;volume&gt;7&lt;/volume&gt;&lt;edition&gt;2010/01/01&lt;/edition&gt;&lt;keywords&gt;&lt;keyword&gt;Adolescent: Adult: Age Distribution: Aged: Cross-Sectional Studies: *Diabetes Mellitus/etiology/prevention &amp;amp; control: Female: Health Behavior: *Health Knowledge, Attitudes, Practice: Humans: Interviews as Topic: Kenya: Life Style: Male: Middle Aged: *Ru&lt;/keyword&gt;&lt;/keywords&gt;&lt;dates&gt;&lt;year&gt;2010&lt;/year&gt;&lt;/dates&gt;&lt;accession-num&gt;21918691&lt;/accession-num&gt;&lt;urls&gt;&lt;related-urls&gt;&lt;url&gt;https://www.ncbi.nlm.nih.gov/pmc/articles/PMC3172632/pdf/pamj-7-2.pdf&lt;/url&gt;&lt;/related-urls&gt;&lt;/urls&gt;&lt;custom2&gt;PMC3172632&lt;/custom2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63000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6)</w:t>
            </w:r>
            <w:r w:rsidR="0063000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03CB57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Kenya</w:t>
            </w:r>
          </w:p>
        </w:tc>
        <w:tc>
          <w:tcPr>
            <w:tcW w:w="2127" w:type="dxa"/>
            <w:hideMark/>
          </w:tcPr>
          <w:p w14:paraId="640B7BA3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2793068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4E6EAC4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06D513D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765E67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C8612B" w:rsidRPr="002B2DD3" w14:paraId="2F3E269B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1E176FD2" w14:textId="6E9EA009" w:rsidR="00C8612B" w:rsidRPr="002B2DD3" w:rsidRDefault="00C8612B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alete et al 2022</w:t>
            </w:r>
            <w:r w:rsidR="00B1242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Malete&lt;/Author&gt;&lt;Year&gt;2022&lt;/Year&gt;&lt;RecNum&gt;10&lt;/RecNum&gt;&lt;DisplayText&gt;&lt;style face="superscript"&gt;(47)&lt;/style&gt;&lt;/DisplayText&gt;&lt;record&gt;&lt;rec-number&gt;10&lt;/rec-number&gt;&lt;foreign-keys&gt;&lt;key app="EN" db-id="90fwzxvvbs55r1ex5wdpe9eezpdfs9w9etzs" timestamp="1699644037"&gt;10&lt;/key&gt;&lt;/foreign-keys&gt;&lt;ref-type name="Journal Article"&gt;17&lt;/ref-type&gt;&lt;contributors&gt;&lt;authors&gt;&lt;author&gt;Malete, L.&lt;/author&gt;&lt;author&gt;Ricketts, C.&lt;/author&gt;&lt;author&gt;Chen, S.&lt;/author&gt;&lt;author&gt;Jackson, J.&lt;/author&gt;&lt;/authors&gt;&lt;/contributors&gt;&lt;auth-address&gt;Department of Kinesiology, Michigan State University, East Lansing, MI,USA.&amp;#xD;Alliance for African Partnerships, Michigan State University, East Lansing, MI,USA.&lt;/auth-address&gt;&lt;titles&gt;&lt;title&gt;Correlates of Physical Activity Among Adults in Botswana: Sociodemographic Factors, Health Status, and Body Image&lt;/title&gt;&lt;secondary-title&gt;J Phys Act Health&lt;/secondary-title&gt;&lt;/titles&gt;&lt;periodical&gt;&lt;full-title&gt;J Phys Act Health&lt;/full-title&gt;&lt;/periodical&gt;&lt;pages&gt;599-606&lt;/pages&gt;&lt;volume&gt;19&lt;/volume&gt;&lt;number&gt;9&lt;/number&gt;&lt;edition&gt;20220819&lt;/edition&gt;&lt;keywords&gt;&lt;keyword&gt;Adult&lt;/keyword&gt;&lt;keyword&gt;*Body Image&lt;/keyword&gt;&lt;keyword&gt;Botswana/epidemiology&lt;/keyword&gt;&lt;keyword&gt;Cross-Sectional Studies&lt;/keyword&gt;&lt;keyword&gt;*Exercise/psychology&lt;/keyword&gt;&lt;keyword&gt;Female&lt;/keyword&gt;&lt;keyword&gt;Health Status&lt;/keyword&gt;&lt;keyword&gt;Humans&lt;/keyword&gt;&lt;keyword&gt;Sociodemographic Factors&lt;/keyword&gt;&lt;keyword&gt;African context&lt;/keyword&gt;&lt;keyword&gt;health and well-being&lt;/keyword&gt;&lt;keyword&gt;psychosocial factors&lt;/keyword&gt;&lt;/keywords&gt;&lt;dates&gt;&lt;year&gt;2022&lt;/year&gt;&lt;pub-dates&gt;&lt;date&gt;Sep 1&lt;/date&gt;&lt;/pub-dates&gt;&lt;/dates&gt;&lt;isbn&gt;1543-3080&lt;/isbn&gt;&lt;accession-num&gt;35985646&lt;/accession-num&gt;&lt;urls&gt;&lt;/urls&gt;&lt;electronic-resource-num&gt;10.1123/jpah.2022-0243&lt;/electronic-resource-num&gt;&lt;remote-database-provider&gt;NLM&lt;/remote-database-provider&gt;&lt;language&gt;eng&lt;/language&gt;&lt;/record&gt;&lt;/Cite&gt;&lt;/EndNote&gt;</w:instrText>
            </w:r>
            <w:r w:rsidR="00B1242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7)</w:t>
            </w:r>
            <w:r w:rsidR="00B1242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04297D6C" w14:textId="2C31463F" w:rsidR="00C8612B" w:rsidRPr="002B2DD3" w:rsidRDefault="00C8612B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Botswana</w:t>
            </w:r>
          </w:p>
        </w:tc>
        <w:tc>
          <w:tcPr>
            <w:tcW w:w="2127" w:type="dxa"/>
          </w:tcPr>
          <w:p w14:paraId="46BD3934" w14:textId="2961B809" w:rsidR="00C8612B" w:rsidRPr="002B2DD3" w:rsidRDefault="00C8612B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</w:tcPr>
          <w:p w14:paraId="644856BB" w14:textId="77777777" w:rsidR="00C8612B" w:rsidRPr="002B2DD3" w:rsidRDefault="00C8612B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463431C7" w14:textId="77777777" w:rsidR="00C8612B" w:rsidRPr="002B2DD3" w:rsidRDefault="00C8612B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5B668412" w14:textId="77777777" w:rsidR="00C8612B" w:rsidRPr="002B2DD3" w:rsidRDefault="00C8612B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06E58C25" w14:textId="65C16771" w:rsidR="00C8612B" w:rsidRPr="002B2DD3" w:rsidRDefault="00B12420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AC00DB" w:rsidRPr="002B2DD3" w14:paraId="4C756EA4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5A53DFAC" w14:textId="28036065" w:rsidR="00AC00DB" w:rsidRPr="002B2DD3" w:rsidRDefault="00AC00DB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anafe et al 2022</w:t>
            </w:r>
            <w:r w:rsidR="003833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YW5hZmU8L0F1dGhvcj48WWVhcj4yMDIyPC9ZZWFyPjxS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YW5hZmU8L0F1dGhvcj48WWVhcj4yMDIyPC9ZZWFyPjxS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3833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3833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8)</w:t>
            </w:r>
            <w:r w:rsidR="003833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5EB8BEF8" w14:textId="3ADEC234" w:rsidR="00AC00DB" w:rsidRPr="002B2DD3" w:rsidRDefault="00AC00DB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</w:tcPr>
          <w:p w14:paraId="7083291A" w14:textId="7515C3E5" w:rsidR="00AC00DB" w:rsidRPr="002B2DD3" w:rsidRDefault="00AC00DB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</w:tcPr>
          <w:p w14:paraId="72CCB1B2" w14:textId="77777777" w:rsidR="00AC00DB" w:rsidRPr="002B2DD3" w:rsidRDefault="00AC00D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31C9DF31" w14:textId="7533B3D4" w:rsidR="00AC00DB" w:rsidRPr="002B2DD3" w:rsidRDefault="0038331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</w:tcPr>
          <w:p w14:paraId="28843970" w14:textId="77777777" w:rsidR="00AC00DB" w:rsidRPr="002B2DD3" w:rsidRDefault="00AC00D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739C40F8" w14:textId="77777777" w:rsidR="00AC00DB" w:rsidRPr="002B2DD3" w:rsidRDefault="00AC00D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49C57E35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70818761" w14:textId="28F96C3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aruf et al 2012</w:t>
            </w:r>
            <w:r w:rsidR="007438E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Maruf&lt;/Author&gt;&lt;Year&gt;2012&lt;/Year&gt;&lt;RecNum&gt;101&lt;/RecNum&gt;&lt;DisplayText&gt;&lt;style face="superscript"&gt;(49)&lt;/style&gt;&lt;/DisplayText&gt;&lt;record&gt;&lt;rec-number&gt;101&lt;/rec-number&gt;&lt;foreign-keys&gt;&lt;key app="EN" db-id="2s2v50afea29rrewxe8xrdr1wsxxxv9e05ex" timestamp="0"&gt;101&lt;/key&gt;&lt;/foreign-keys&gt;&lt;ref-type name="Journal Article"&gt;17&lt;/ref-type&gt;&lt;contributors&gt;&lt;authors&gt;&lt;author&gt;Maruf, F. A.&lt;/author&gt;&lt;author&gt;Akinpelu, A. O.&lt;/author&gt;&lt;author&gt;Nwankwo, M. J.&lt;/author&gt;&lt;/authors&gt;&lt;/contributors&gt;&lt;titles&gt;&lt;title&gt;Perceived body image and weight: discrepancies and gender differences among University undergraduates&lt;/title&gt;&lt;secondary-title&gt;African health sciences&lt;/secondary-title&gt;&lt;/titles&gt;&lt;pages&gt;464-472&lt;/pages&gt;&lt;volume&gt;12&lt;/volume&gt;&lt;number&gt;4&lt;/number&gt;&lt;dates&gt;&lt;year&gt;2012&lt;/year&gt;&lt;/dates&gt;&lt;publisher&gt;Makerere Medical School&lt;/publisher&gt;&lt;isbn&gt;1729-0503&amp;#xD;1680-6905&lt;/isbn&gt;&lt;accession-num&gt;23515653&lt;/accession-num&gt;&lt;urls&gt;&lt;related-urls&gt;&lt;url&gt;https://www.ncbi.nlm.nih.gov/pubmed/23515653&lt;/url&gt;&lt;url&gt;https://www.ncbi.nlm.nih.gov/pmc/PMC3598287/&lt;/url&gt;&lt;/related-urls&gt;&lt;/urls&gt;&lt;remote-database-name&gt;PubMed&lt;/remote-database-name&gt;&lt;/record&gt;&lt;/Cite&gt;&lt;/EndNote&gt;</w:instrText>
            </w:r>
            <w:r w:rsidR="007438E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49)</w:t>
            </w:r>
            <w:r w:rsidR="007438E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3433919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396549B6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DC9AE9E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D3CEBFE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65364E35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6F63266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E7F89F7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38879F08" w14:textId="36568B32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ayega et al 2014</w:t>
            </w:r>
            <w:r w:rsidR="007438E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Mayega&lt;/Author&gt;&lt;Year&gt;2014&lt;/Year&gt;&lt;RecNum&gt;61&lt;/RecNum&gt;&lt;DisplayText&gt;&lt;style face="superscript"&gt;(50)&lt;/style&gt;&lt;/DisplayText&gt;&lt;record&gt;&lt;rec-number&gt;61&lt;/rec-number&gt;&lt;foreign-keys&gt;&lt;key app="EN" db-id="2s2v50afea29rrewxe8xrdr1wsxxxv9e05ex" timestamp="0"&gt;61&lt;/key&gt;&lt;/foreign-keys&gt;&lt;ref-type name="Journal Article"&gt;17&lt;/ref-type&gt;&lt;contributors&gt;&lt;authors&gt;&lt;author&gt;Mayega, R. W.: Etajak, S.: Rutebemberwa, E.: Tomson, G.: Kiguli, J.&lt;/author&gt;&lt;/authors&gt;&lt;/contributors&gt;&lt;auth-address&gt;Makerere University School of Public Health, P,O, Box 7072, Kampala, Uganda. wromay2000@yahoo.co.uk.&lt;/auth-address&gt;&lt;titles&gt;&lt;title&gt;&amp;apos;Change means sacrificing a good life&amp;apos;: perceptions about severity of type 2 diabetes and preventive lifestyles among people afflicted or at high risk of type 2 diabetes in Iganga Uganda&lt;/title&gt;&lt;secondary-title&gt;BMC Public Health&lt;/secondary-title&gt;&lt;alt-title&gt;BMC public health&lt;/alt-title&gt;&lt;/titles&gt;&lt;pages&gt;864&lt;/pages&gt;&lt;volume&gt;14&lt;/volume&gt;&lt;edition&gt;2014/08/26&lt;/edition&gt;&lt;keywords&gt;&lt;keyword&gt;Adult: *Attitude to Health: Communication Barriers: Diabetes Mellitus, Type 2/pathology/*prevention &amp;amp; control: Female: *Health Behavior: Humans: Life Style: Male: Middle Aged: Perception: Poverty: Rural Population: Severity of Illness Index: Uganda&lt;/keyword&gt;&lt;/keywords&gt;&lt;dates&gt;&lt;year&gt;2014&lt;/year&gt;&lt;pub-dates&gt;&lt;date&gt;Aug 21&lt;/date&gt;&lt;/pub-dates&gt;&lt;/dates&gt;&lt;isbn&gt;1471-2458&lt;/isbn&gt;&lt;accession-num&gt;25146387&lt;/accession-num&gt;&lt;urls&gt;&lt;related-urls&gt;&lt;url&gt;https://www.ncbi.nlm.nih.gov/pmc/articles/PMC4148963/pdf/12889_2014_Article_6977.pdf&lt;/url&gt;&lt;/related-urls&gt;&lt;/urls&gt;&lt;custom2&gt;PMC4148963&lt;/custom2&gt;&lt;electronic-resource-num&gt;10.1186/1471-2458-14-864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7438E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0)</w:t>
            </w:r>
            <w:r w:rsidR="007438E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5ECBF5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Uganda</w:t>
            </w:r>
          </w:p>
        </w:tc>
        <w:tc>
          <w:tcPr>
            <w:tcW w:w="2127" w:type="dxa"/>
            <w:hideMark/>
          </w:tcPr>
          <w:p w14:paraId="26752062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hideMark/>
          </w:tcPr>
          <w:p w14:paraId="766816C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123EE5E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120784E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582303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070675C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6DDC8B1D" w14:textId="7BAF9B83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chiza et al 2015</w:t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Y0hpemE8L0F1dGhvcj48WWVhcj4yMDE1PC9ZZWFyPjxS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Y0hpemE8L0F1dGhvcj48WWVhcj4yMDE1PC9ZZWFyPjxS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1)</w:t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0D1D531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4CEC83CE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288948D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5BCDD4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298230A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2916F8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1E0BB8E5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1339FBAF" w14:textId="743E7B0F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ogre et al 2013</w:t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Mogre&lt;/Author&gt;&lt;Year&gt;2013&lt;/Year&gt;&lt;RecNum&gt;117&lt;/RecNum&gt;&lt;DisplayText&gt;&lt;style face="superscript"&gt;(52)&lt;/style&gt;&lt;/DisplayText&gt;&lt;record&gt;&lt;rec-number&gt;117&lt;/rec-number&gt;&lt;foreign-keys&gt;&lt;key app="EN" db-id="2s2v50afea29rrewxe8xrdr1wsxxxv9e05ex" timestamp="0"&gt;117&lt;/key&gt;&lt;/foreign-keys&gt;&lt;ref-type name="Journal Article"&gt;17&lt;/ref-type&gt;&lt;contributors&gt;&lt;authors&gt;&lt;author&gt;Mogre, Victor&lt;/author&gt;&lt;author&gt;Mwinlenna, Prosper P.&lt;/author&gt;&lt;author&gt;Oladele, Jeremiah&lt;/author&gt;&lt;/authors&gt;&lt;/contributors&gt;&lt;titles&gt;&lt;title&gt;Distorted self-perceived weight status and its associated factors among civil servants in Tamale, Ghana: a cross-sectional study&lt;/title&gt;&lt;secondary-title&gt;Archives of Public Health&lt;/secondary-title&gt;&lt;/titles&gt;&lt;pages&gt;30&lt;/pages&gt;&lt;volume&gt;71&lt;/volume&gt;&lt;number&gt;1&lt;/number&gt;&lt;dates&gt;&lt;year&gt;2013&lt;/year&gt;&lt;pub-dates&gt;&lt;date&gt;November 06&lt;/date&gt;&lt;/pub-dates&gt;&lt;/dates&gt;&lt;isbn&gt;2049-3258&lt;/isbn&gt;&lt;label&gt;Mogre2013&lt;/label&gt;&lt;work-type&gt;journal article&lt;/work-type&gt;&lt;urls&gt;&lt;related-urls&gt;&lt;url&gt;https://doi.org/10.1186/2049-3258-71-30&lt;/url&gt;&lt;/related-urls&gt;&lt;/urls&gt;&lt;electronic-resource-num&gt;10.1186/2049-3258-71-30&lt;/electronic-resource-num&gt;&lt;/record&gt;&lt;/Cite&gt;&lt;/EndNote&gt;</w:instrText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2)</w:t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2792917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6D2A19E4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330250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90A733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50F2B26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9B273A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7170E47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42C0D9E5" w14:textId="15F474E3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ogre et al 2015</w:t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b2dyZTwvQXV0aG9yPjxZZWFyPjIwMTU8L1llYXI+PFJl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</w:fldData>
              </w:fldChar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Nb2dyZTwvQXV0aG9yPjxZZWFyPjIwMTU8L1llYXI+PFJl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</w:fldData>
              </w:fldChar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3)</w:t>
            </w:r>
            <w:r w:rsidR="00ED28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B740293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2C93C02F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3B408B7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63222A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C6827C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2CABF3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0FDA340B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0A8B9D74" w14:textId="3707AEA7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uhihi 2012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Muhihi&lt;/Author&gt;&lt;Year&gt;2012&lt;/Year&gt;&lt;RecNum&gt;104&lt;/RecNum&gt;&lt;DisplayText&gt;&lt;style face="superscript"&gt;(54)&lt;/style&gt;&lt;/DisplayText&gt;&lt;record&gt;&lt;rec-number&gt;104&lt;/rec-number&gt;&lt;foreign-keys&gt;&lt;key app="EN" db-id="2s2v50afea29rrewxe8xrdr1wsxxxv9e05ex" timestamp="0"&gt;104&lt;/key&gt;&lt;/foreign-keys&gt;&lt;ref-type name="Journal Article"&gt;17&lt;/ref-type&gt;&lt;contributors&gt;&lt;authors&gt;&lt;author&gt;Muhihi, Alfa J&lt;/author&gt;&lt;author&gt;Njelekela, Marina A&lt;/author&gt;&lt;author&gt;Mpembeni, Rose&lt;/author&gt;&lt;author&gt;Mwiru, Ramadhani S&lt;/author&gt;&lt;author&gt;Mligiliche, Nuru&lt;/author&gt;&lt;author&gt;Mtabaji, Jacob&lt;/author&gt;&lt;/authors&gt;&lt;/contributors&gt;&lt;titles&gt;&lt;title&gt;Obesity, overweight, and perceptions about body weight among middle-aged adults in Dar es Salaam, Tanzania&lt;/title&gt;&lt;secondary-title&gt;ISRN obesity&lt;/secondary-title&gt;&lt;/titles&gt;&lt;volume&gt;2012&lt;/volume&gt;&lt;dates&gt;&lt;year&gt;2012&lt;/year&gt;&lt;/dates&gt;&lt;urls&gt;&lt;/urls&gt;&lt;/record&gt;&lt;/Cite&gt;&lt;/EndNote&gt;</w:instrTex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4)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924259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Tanzania</w:t>
            </w:r>
          </w:p>
        </w:tc>
        <w:tc>
          <w:tcPr>
            <w:tcW w:w="2127" w:type="dxa"/>
            <w:hideMark/>
          </w:tcPr>
          <w:p w14:paraId="6AC2B90A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4B41B4C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2C0678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1A511D0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4D2A39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8D75A6A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10B4437" w14:textId="6C14347A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ukeshimana and Nkosi 2013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Mukeshimana&lt;/Author&gt;&lt;Year&gt;2014&lt;/Year&gt;&lt;RecNum&gt;73&lt;/RecNum&gt;&lt;DisplayText&gt;&lt;style face="superscript"&gt;(55)&lt;/style&gt;&lt;/DisplayText&gt;&lt;record&gt;&lt;rec-number&gt;73&lt;/rec-number&gt;&lt;foreign-keys&gt;&lt;key app="EN" db-id="2s2v50afea29rrewxe8xrdr1wsxxxv9e05ex" timestamp="0"&gt;73&lt;/key&gt;&lt;/foreign-keys&gt;&lt;ref-type name="Journal Article"&gt;17&lt;/ref-type&gt;&lt;contributors&gt;&lt;authors&gt;&lt;author&gt;Mukeshimana, M. M.: Nkosi, Z. Z.&lt;/author&gt;&lt;/authors&gt;&lt;/contributors&gt;&lt;auth-address&gt;Kigali Health Institute, Kigali, Rwanda.&lt;/auth-address&gt;&lt;titles&gt;&lt;title&gt;Communities&amp;apos; knowledge and perceptions of type two diabetes mellitus in Rwanda: a questionnaire survey&lt;/title&gt;&lt;secondary-title&gt;J Clin Nurs&lt;/secondary-title&gt;&lt;alt-title&gt;Journal of clinical nursing&lt;/alt-title&gt;&lt;/titles&gt;&lt;pages&gt;541-9&lt;/pages&gt;&lt;volume&gt;23&lt;/volume&gt;&lt;number&gt;3-4&lt;/number&gt;&lt;edition&gt;2013/06/25&lt;/edition&gt;&lt;keywords&gt;&lt;keyword&gt;Adolescent: Adult: Aged: Diabetes Mellitus, Type 2/*psychology: Female: Humans: Knowledge: Male: Middle Aged: Rwanda: Surveys and Questionnaires: Young Adult: communities&amp;apos; knowledge: diabetes mellitus: knowledge of type 2 diabetes mellitus: perception o&lt;/keyword&gt;&lt;/keywords&gt;&lt;dates&gt;&lt;year&gt;2014&lt;/year&gt;&lt;pub-dates&gt;&lt;date&gt;Feb&lt;/date&gt;&lt;/pub-dates&gt;&lt;/dates&gt;&lt;isbn&gt;0962-1067&lt;/isbn&gt;&lt;accession-num&gt;23789978&lt;/accession-num&gt;&lt;urls&gt;&lt;related-urls&gt;&lt;url&gt;https://onlinelibrary.wiley.com/doi/pdf/10.1111/jocn.12199&lt;/url&gt;&lt;/related-urls&gt;&lt;/urls&gt;&lt;electronic-resource-num&gt;10.1111/jocn.12199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5)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844D0FD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Rwanda</w:t>
            </w:r>
          </w:p>
        </w:tc>
        <w:tc>
          <w:tcPr>
            <w:tcW w:w="2127" w:type="dxa"/>
            <w:hideMark/>
          </w:tcPr>
          <w:p w14:paraId="3312600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62FB293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5868E4B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4B1A3F9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906E6F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F89ABF3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8B44F53" w14:textId="0786304A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uzindutsi et al 2014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Muzindutsi&lt;/Author&gt;&lt;Year&gt;2014&lt;/Year&gt;&lt;RecNum&gt;42&lt;/RecNum&gt;&lt;DisplayText&gt;&lt;style face="superscript"&gt;(56)&lt;/style&gt;&lt;/DisplayText&gt;&lt;record&gt;&lt;rec-number&gt;42&lt;/rec-number&gt;&lt;foreign-keys&gt;&lt;key app="EN" db-id="2s2v50afea29rrewxe8xrdr1wsxxxv9e05ex" timestamp="0"&gt;42&lt;/key&gt;&lt;/foreign-keys&gt;&lt;ref-type name="Journal Article"&gt;17&lt;/ref-type&gt;&lt;contributors&gt;&lt;authors&gt;&lt;author&gt;Muzindutsi, P.F.&lt;/author&gt;&lt;author&gt;Nishimwe-Niyimbanira, R.&lt;/author&gt;&lt;author&gt;Sekhampu, T.J.&lt;/author&gt;&lt;/authors&gt;&lt;/contributors&gt;&lt;titles&gt;&lt;title&gt;Perceived benefits and barriers to physical exercise : a comparative analysis of first year and senior students at a South African University&lt;/title&gt;&lt;secondary-title&gt;African Journal for Physical Health Education, Recreation and Dance&lt;/secondary-title&gt;&lt;/titles&gt;&lt;periodical&gt;&lt;full-title&gt;African Journal for Physical Health Education, Recreation and Dance&lt;/full-title&gt;&lt;/periodical&gt;&lt;pages&gt;169-181&lt;/pages&gt;&lt;volume&gt;20&lt;/volume&gt;&lt;number&gt;Supplement 2&lt;/number&gt;&lt;keywords&gt;&lt;keyword&gt;Benefits/barriers scale&lt;/keyword&gt;&lt;keyword&gt;Undergraduate university students&lt;/keyword&gt;&lt;keyword&gt;Physical exercise&lt;/keyword&gt;&lt;/keywords&gt;&lt;dates&gt;&lt;year&gt;2014&lt;/year&gt;&lt;/dates&gt;&lt;isbn&gt;1117-4315&lt;/isbn&gt;&lt;urls&gt;&lt;related-urls&gt;&lt;url&gt;https://journals.co.za/content/ajpherd/20/sup-2/EJC162514&lt;/url&gt;&lt;/related-urls&gt;&lt;/urls&gt;&lt;language&gt;English&lt;/language&gt;&lt;/record&gt;&lt;/Cite&gt;&lt;/EndNote&gt;</w:instrTex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6)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854138B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7C7EA704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21DA376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B8BE9B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519305E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105532C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1BEBBFB5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F9650D5" w14:textId="2F5C6A5E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ambaka et al 2011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Nambaka&lt;/Author&gt;&lt;Year&gt;2011&lt;/Year&gt;&lt;RecNum&gt;59&lt;/RecNum&gt;&lt;DisplayText&gt;&lt;style face="superscript"&gt;(57)&lt;/style&gt;&lt;/DisplayText&gt;&lt;record&gt;&lt;rec-number&gt;59&lt;/rec-number&gt;&lt;foreign-keys&gt;&lt;key app="EN" db-id="2s2v50afea29rrewxe8xrdr1wsxxxv9e05ex" timestamp="0"&gt;59&lt;/key&gt;&lt;/foreign-keys&gt;&lt;ref-type name="Journal Article"&gt;17&lt;/ref-type&gt;&lt;contributors&gt;&lt;authors&gt;&lt;author&gt;Nambaka, Jared E: Kamau, Jane: Andanje, Mwisukha: Amusa, Lateef O: Goon, Daniel T&lt;/author&gt;&lt;/authors&gt;&lt;/contributors&gt;&lt;titles&gt;&lt;title&gt;Factors influencing participation in physical exercise by the elderly in Eldoret West District, Kenya: physical activity and health&lt;/title&gt;&lt;secondary-title&gt;African Journal for Physical Health Education, Recreation and Dance&lt;/secondary-title&gt;&lt;/titles&gt;&lt;periodical&gt;&lt;full-title&gt;African Journal for Physical Health Education, Recreation and Dance&lt;/full-title&gt;&lt;/periodical&gt;&lt;pages&gt;462-472&lt;/pages&gt;&lt;volume&gt;17&lt;/volume&gt;&lt;number&gt;3&lt;/number&gt;&lt;dates&gt;&lt;year&gt;2011&lt;/year&gt;&lt;/dates&gt;&lt;isbn&gt;1117-4315&lt;/isbn&gt;&lt;urls&gt;&lt;/urls&gt;&lt;remote-database-name&gt; &amp;#xD;&lt;/remote-database-name&gt;&lt;/record&gt;&lt;/Cite&gt;&lt;/EndNote&gt;</w:instrTex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7)</w:t>
            </w:r>
            <w:r w:rsidR="000601A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4A7E720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Kenya</w:t>
            </w:r>
          </w:p>
        </w:tc>
        <w:tc>
          <w:tcPr>
            <w:tcW w:w="2127" w:type="dxa"/>
            <w:hideMark/>
          </w:tcPr>
          <w:p w14:paraId="485A981B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568A29B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D6F062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774BFA9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8D9F07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342564A3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3E26437E" w14:textId="71F3A15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annseu et al 2019</w:t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OYW5zc2V1PC9BdXRob3I+PFllYXI+MjAxOTwvWWVhcj48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OYW5zc2V1PC9BdXRob3I+PFllYXI+MjAxOTwvWWVhcj48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8)</w:t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CF81037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ameroon</w:t>
            </w:r>
          </w:p>
        </w:tc>
        <w:tc>
          <w:tcPr>
            <w:tcW w:w="2127" w:type="dxa"/>
            <w:hideMark/>
          </w:tcPr>
          <w:p w14:paraId="3392E6D9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25AED6A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3F6D3A2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5C5DC01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139E1F5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38331B" w:rsidRPr="002B2DD3" w14:paraId="35FC7068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61F8014F" w14:textId="2027EE0E" w:rsidR="0038331B" w:rsidRPr="002B2DD3" w:rsidRDefault="0038331B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lastRenderedPageBreak/>
              <w:t>Ndambo et al</w:t>
            </w:r>
            <w:r w:rsidR="00AA7C1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 xml:space="preserve"> 2022</w:t>
            </w:r>
            <w:r w:rsidR="00AA7C1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OZGFtYm88L0F1dGhvcj48WWVhcj4yMDIyPC9ZZWFyPjxS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OZGFtYm88L0F1dGhvcj48WWVhcj4yMDIyPC9ZZWFyPjxS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AA7C1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AA7C1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59)</w:t>
            </w:r>
            <w:r w:rsidR="00AA7C1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02573029" w14:textId="5C408F2F" w:rsidR="0038331B" w:rsidRPr="002B2DD3" w:rsidRDefault="00C63191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alawi</w:t>
            </w:r>
          </w:p>
        </w:tc>
        <w:tc>
          <w:tcPr>
            <w:tcW w:w="2127" w:type="dxa"/>
          </w:tcPr>
          <w:p w14:paraId="65DF3D0E" w14:textId="725DF179" w:rsidR="0038331B" w:rsidRPr="002B2DD3" w:rsidRDefault="00AA7C1C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</w:tcPr>
          <w:p w14:paraId="403629B7" w14:textId="77777777" w:rsidR="0038331B" w:rsidRPr="002B2DD3" w:rsidRDefault="0038331B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78EB23F9" w14:textId="3D452D6C" w:rsidR="0038331B" w:rsidRPr="002B2DD3" w:rsidRDefault="00AA7C1C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</w:tcPr>
          <w:p w14:paraId="6FD00722" w14:textId="601A1B7E" w:rsidR="0038331B" w:rsidRPr="002B2DD3" w:rsidRDefault="00AA7C1C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1AAE90F9" w14:textId="77777777" w:rsidR="0038331B" w:rsidRPr="002B2DD3" w:rsidRDefault="0038331B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DD55A5" w:rsidRPr="002B2DD3" w14:paraId="12F27C20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6C66A12B" w14:textId="517A3BE8" w:rsidR="00DD55A5" w:rsidRPr="002B2DD3" w:rsidRDefault="00DD55A5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dejjo</w:t>
            </w:r>
            <w:r w:rsidR="00D1034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 xml:space="preserve"> et al 2022</w:t>
            </w:r>
            <w:r w:rsidR="00C2500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OZGVqam88L0F1dGhvcj48WWVhcj4yMDIyPC9ZZWFyPjxS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OZGVqam88L0F1dGhvcj48WWVhcj4yMDIyPC9ZZWFyPjxS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C2500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C2500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0)</w:t>
            </w:r>
            <w:r w:rsidR="00C2500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3841E4DC" w14:textId="3E9D8F4D" w:rsidR="00DD55A5" w:rsidRPr="002B2DD3" w:rsidRDefault="00D10349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Uganda</w:t>
            </w:r>
          </w:p>
        </w:tc>
        <w:tc>
          <w:tcPr>
            <w:tcW w:w="2127" w:type="dxa"/>
          </w:tcPr>
          <w:p w14:paraId="52F597AC" w14:textId="0E88B4B6" w:rsidR="00DD55A5" w:rsidRPr="002B2DD3" w:rsidRDefault="00D10349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</w:tcPr>
          <w:p w14:paraId="32C893D3" w14:textId="219117FA" w:rsidR="00DD55A5" w:rsidRPr="002B2DD3" w:rsidRDefault="00C25003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53DBE689" w14:textId="77777777" w:rsidR="00DD55A5" w:rsidRPr="002B2DD3" w:rsidRDefault="00DD55A5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3627EA4A" w14:textId="14C3549F" w:rsidR="00DD55A5" w:rsidRPr="002B2DD3" w:rsidRDefault="00C25003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3453EE87" w14:textId="4646C370" w:rsidR="00DD55A5" w:rsidRPr="002B2DD3" w:rsidRDefault="00C25003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3AAB2E51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199289C0" w14:textId="208E295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zeyimana and Phillips 2006</w:t>
            </w:r>
            <w:r w:rsidR="00542F3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Nizeyimana&lt;/Author&gt;&lt;Year&gt;2006&lt;/Year&gt;&lt;RecNum&gt;93&lt;/RecNum&gt;&lt;DisplayText&gt;&lt;style face="superscript"&gt;(61)&lt;/style&gt;&lt;/DisplayText&gt;&lt;record&gt;&lt;rec-number&gt;93&lt;/rec-number&gt;&lt;foreign-keys&gt;&lt;key app="EN" db-id="2s2v50afea29rrewxe8xrdr1wsxxxv9e05ex" timestamp="0"&gt;93&lt;/key&gt;&lt;/foreign-keys&gt;&lt;ref-type name="Journal Article"&gt;17&lt;/ref-type&gt;&lt;contributors&gt;&lt;authors&gt;&lt;author&gt;Nizeyimana, E: Phillips, JS&lt;/author&gt;&lt;/authors&gt;&lt;/contributors&gt;&lt;titles&gt;&lt;title&gt;Perceived constraints to physical activity among students at paramedical institutions in Uganda: health promotion, fitness and wellness&lt;/title&gt;&lt;secondary-title&gt;African Journal for Physical Health Education, Recreation and Dance&lt;/secondary-title&gt;&lt;/titles&gt;&lt;periodical&gt;&lt;full-title&gt;African Journal for Physical Health Education, Recreation and Dance&lt;/full-title&gt;&lt;/periodical&gt;&lt;pages&gt;394-402&lt;/pages&gt;&lt;volume&gt;12&lt;/volume&gt;&lt;number&gt;4&lt;/number&gt;&lt;dates&gt;&lt;year&gt;2006&lt;/year&gt;&lt;/dates&gt;&lt;isbn&gt;1117-4315&lt;/isbn&gt;&lt;urls&gt;&lt;/urls&gt;&lt;remote-database-name&gt; &amp;#xD;&lt;/remote-database-name&gt;&lt;/record&gt;&lt;/Cite&gt;&lt;/EndNote&gt;</w:instrText>
            </w:r>
            <w:r w:rsidR="00542F3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1)</w:t>
            </w:r>
            <w:r w:rsidR="00542F3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5BB37A2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Uganda</w:t>
            </w:r>
          </w:p>
        </w:tc>
        <w:tc>
          <w:tcPr>
            <w:tcW w:w="2127" w:type="dxa"/>
            <w:hideMark/>
          </w:tcPr>
          <w:p w14:paraId="1A521420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59DAD40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B0530E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5131699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FAC28EE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4633855B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541CBD01" w14:textId="4A3CFB55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olan and Surujlal 2011</w:t>
            </w:r>
            <w:r w:rsidR="00B01C7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Nolan&lt;/Author&gt;&lt;Year&gt;2011&lt;/Year&gt;&lt;RecNum&gt;92&lt;/RecNum&gt;&lt;DisplayText&gt;&lt;style face="superscript"&gt;(62)&lt;/style&gt;&lt;/DisplayText&gt;&lt;record&gt;&lt;rec-number&gt;92&lt;/rec-number&gt;&lt;foreign-keys&gt;&lt;key app="EN" db-id="2s2v50afea29rrewxe8xrdr1wsxxxv9e05ex" timestamp="0"&gt;92&lt;/key&gt;&lt;/foreign-keys&gt;&lt;ref-type name="Journal Article"&gt;17&lt;/ref-type&gt;&lt;contributors&gt;&lt;authors&gt;&lt;author&gt;Nolan, VT&lt;/author&gt;&lt;author&gt;Sandada, M&lt;/author&gt;&lt;author&gt;Surujlal, J&lt;/author&gt;&lt;/authors&gt;&lt;/contributors&gt;&lt;titles&gt;&lt;title&gt;Perceived benefits and barriers to physical exercise participation of first year university students&lt;/title&gt;&lt;secondary-title&gt;African Journal for Physical Health Education, Recreation and Dance&lt;/secondary-title&gt;&lt;/titles&gt;&lt;periodical&gt;&lt;full-title&gt;African Journal for Physical Health Education, Recreation and Dance&lt;/full-title&gt;&lt;/periodical&gt;&lt;pages&gt;56-69&lt;/pages&gt;&lt;volume&gt;17&lt;/volume&gt;&lt;number&gt;Supplement 2&lt;/number&gt;&lt;dates&gt;&lt;year&gt;2011&lt;/year&gt;&lt;/dates&gt;&lt;isbn&gt;1117-4315&lt;/isbn&gt;&lt;urls&gt;&lt;/urls&gt;&lt;/record&gt;&lt;/Cite&gt;&lt;/EndNote&gt;</w:instrText>
            </w:r>
            <w:r w:rsidR="00B01C7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2)</w:t>
            </w:r>
            <w:r w:rsidR="00B01C7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D8BB88F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434470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496965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013430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1E003EB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A71AE2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251C40E8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18FD6D0" w14:textId="0B24A202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olan et al 2011</w: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Nolan&lt;/Author&gt;&lt;Year&gt;2011&lt;/Year&gt;&lt;RecNum&gt;91&lt;/RecNum&gt;&lt;DisplayText&gt;&lt;style face="superscript"&gt;(63)&lt;/style&gt;&lt;/DisplayText&gt;&lt;record&gt;&lt;rec-number&gt;91&lt;/rec-number&gt;&lt;foreign-keys&gt;&lt;key app="EN" db-id="2s2v50afea29rrewxe8xrdr1wsxxxv9e05ex" timestamp="0"&gt;91&lt;/key&gt;&lt;/foreign-keys&gt;&lt;ref-type name="Journal Article"&gt;17&lt;/ref-type&gt;&lt;contributors&gt;&lt;authors&gt;&lt;author&gt;Nolan, VT: Surujlal, J&lt;/author&gt;&lt;/authors&gt;&lt;/contributors&gt;&lt;titles&gt;&lt;title&gt;Participation in physical activity: An empirical study of undergraduate university students&amp;apos; perceptions&lt;/title&gt;&lt;secondary-title&gt;African Journal for Physical Health Education, Recreation and Dance&lt;/secondary-title&gt;&lt;/titles&gt;&lt;periodical&gt;&lt;full-title&gt;African Journal for Physical Health Education, Recreation and Dance&lt;/full-title&gt;&lt;/periodical&gt;&lt;pages&gt;70-85&lt;/pages&gt;&lt;volume&gt;17&lt;/volume&gt;&lt;number&gt;Supplement 2&lt;/number&gt;&lt;dates&gt;&lt;year&gt;2011&lt;/year&gt;&lt;/dates&gt;&lt;isbn&gt;1117-4315&lt;/isbn&gt;&lt;urls&gt;&lt;/urls&gt;&lt;remote-database-name&gt; &amp;#xD;&lt;/remote-database-name&gt;&lt;/record&gt;&lt;/Cite&gt;&lt;/EndNote&gt;</w:instrTex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3)</w: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4630D2D6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5A153D73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BE3393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7170E6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2A8F94F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15215D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C205CC" w:rsidRPr="002B2DD3" w14:paraId="133A2310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</w:tcPr>
          <w:p w14:paraId="74BE5053" w14:textId="3ECED3BE" w:rsidR="00C205CC" w:rsidRPr="002B2DD3" w:rsidRDefault="00C205CC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dukoya et al 202</w:t>
            </w:r>
            <w:r w:rsidR="006A3DE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2</w:t>
            </w:r>
            <w:r w:rsidR="006A3DE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PZHVrb3lhPC9BdXRob3I+PFllYXI+MjAyMjwvWWVhcj48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PZHVrb3lhPC9BdXRob3I+PFllYXI+MjAyMjwvWWVhcj48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6A3DE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6A3DE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4)</w:t>
            </w:r>
            <w:r w:rsidR="006A3DE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</w:tcPr>
          <w:p w14:paraId="441C7052" w14:textId="2F304C35" w:rsidR="00C205CC" w:rsidRPr="002B2DD3" w:rsidRDefault="006A3DE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</w:tcPr>
          <w:p w14:paraId="120DD07C" w14:textId="3B579A70" w:rsidR="00C205CC" w:rsidRPr="002B2DD3" w:rsidRDefault="006A3DE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</w:tcPr>
          <w:p w14:paraId="3703DE98" w14:textId="77777777" w:rsidR="00C205CC" w:rsidRPr="002B2DD3" w:rsidRDefault="00C205CC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2A7F33E1" w14:textId="77777777" w:rsidR="00C205CC" w:rsidRPr="002B2DD3" w:rsidRDefault="00C205CC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6CF5FD3A" w14:textId="2ACC9FC4" w:rsidR="00C205CC" w:rsidRPr="002B2DD3" w:rsidRDefault="006A3DE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</w:tcPr>
          <w:p w14:paraId="340086A4" w14:textId="77777777" w:rsidR="00C205CC" w:rsidRPr="002B2DD3" w:rsidRDefault="00C205CC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7EA2632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47F2C46B" w14:textId="79E52F3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jofeitimi et al 2007</w: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Ojofeitimi&lt;/Author&gt;&lt;Year&gt;2007&lt;/Year&gt;&lt;RecNum&gt;118&lt;/RecNum&gt;&lt;DisplayText&gt;&lt;style face="superscript"&gt;(65)&lt;/style&gt;&lt;/DisplayText&gt;&lt;record&gt;&lt;rec-number&gt;118&lt;/rec-number&gt;&lt;foreign-keys&gt;&lt;key app="EN" db-id="2s2v50afea29rrewxe8xrdr1wsxxxv9e05ex" timestamp="0"&gt;118&lt;/key&gt;&lt;/foreign-keys&gt;&lt;ref-type name="Journal Article"&gt;17&lt;/ref-type&gt;&lt;contributors&gt;&lt;authors&gt;&lt;author&gt;Ojofeitimi, EO&lt;/author&gt;&lt;author&gt;Adeyeye, AO&lt;/author&gt;&lt;author&gt;Fadiora, AO&lt;/author&gt;&lt;author&gt;Kuteyi, AO&lt;/author&gt;&lt;author&gt;Faborode, TG&lt;/author&gt;&lt;author&gt;Adegbenro, CA&lt;/author&gt;&lt;author&gt;Bakare, OE&lt;/author&gt;&lt;author&gt;Setiloane, K&lt;/author&gt;&lt;author&gt;Towobola, KS&lt;/author&gt;&lt;/authors&gt;&lt;/contributors&gt;&lt;titles&gt;&lt;title&gt;Awareness of obesity and its health hazard among women in a university community&lt;/title&gt;&lt;secondary-title&gt;Pakistan Journal of Nutrition&lt;/secondary-title&gt;&lt;/titles&gt;&lt;pages&gt;502-505&lt;/pages&gt;&lt;volume&gt;6&lt;/volume&gt;&lt;number&gt;5&lt;/number&gt;&lt;dates&gt;&lt;year&gt;2007&lt;/year&gt;&lt;/dates&gt;&lt;isbn&gt;1680-5194&lt;/isbn&gt;&lt;urls&gt;&lt;/urls&gt;&lt;/record&gt;&lt;/Cite&gt;&lt;/EndNote&gt;</w:instrTex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5)</w: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4766294B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354AF5B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17C154A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ED98F7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2B60B6C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851745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45DA8FD1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5CC82328" w14:textId="03A01836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keke et al 2006</w: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Okeke&lt;/Author&gt;&lt;Year&gt;2006&lt;/Year&gt;&lt;RecNum&gt;89&lt;/RecNum&gt;&lt;DisplayText&gt;&lt;style face="superscript"&gt;(66)&lt;/style&gt;&lt;/DisplayText&gt;&lt;record&gt;&lt;rec-number&gt;89&lt;/rec-number&gt;&lt;foreign-keys&gt;&lt;key app="EN" db-id="2s2v50afea29rrewxe8xrdr1wsxxxv9e05ex" timestamp="0"&gt;89&lt;/key&gt;&lt;/foreign-keys&gt;&lt;ref-type name="Journal Article"&gt;17&lt;/ref-type&gt;&lt;contributors&gt;&lt;authors&gt;&lt;author&gt;Okeke, EC: Ibeh, GN: Ene-Obong, HN&lt;/author&gt;&lt;/authors&gt;&lt;/contributors&gt;&lt;titles&gt;&lt;title&gt;Body weight perception among Igbo people in the University of Nigeria, Nsukka&lt;/title&gt;&lt;secondary-title&gt;Agro-Science&lt;/secondary-title&gt;&lt;/titles&gt;&lt;volume&gt;5&lt;/volume&gt;&lt;number&gt;2&lt;/number&gt;&lt;dates&gt;&lt;year&gt;2006&lt;/year&gt;&lt;/dates&gt;&lt;isbn&gt;1119-7455&lt;/isbn&gt;&lt;urls&gt;&lt;/urls&gt;&lt;remote-database-name&gt; &amp;#xD;&lt;/remote-database-name&gt;&lt;/record&gt;&lt;/Cite&gt;&lt;/EndNote&gt;</w:instrTex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6)</w:t>
            </w:r>
            <w:r w:rsidR="003D4E45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4F98AF4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745468D0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6545D9E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43C5C4A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1515B13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C3CDC4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4602CA33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CCC1579" w14:textId="7811A3EF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kop et al 2016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Okop&lt;/Author&gt;&lt;Year&gt;2016&lt;/Year&gt;&lt;RecNum&gt;9&lt;/RecNum&gt;&lt;DisplayText&gt;&lt;style face="superscript"&gt;(67)&lt;/style&gt;&lt;/DisplayText&gt;&lt;record&gt;&lt;rec-number&gt;9&lt;/rec-number&gt;&lt;foreign-keys&gt;&lt;key app="EN" db-id="2s2v50afea29rrewxe8xrdr1wsxxxv9e05ex" timestamp="0"&gt;9&lt;/key&gt;&lt;/foreign-keys&gt;&lt;ref-type name="Journal Article"&gt;17&lt;/ref-type&gt;&lt;contributors&gt;&lt;authors&gt;&lt;author&gt;Okop, K. J.: Mukumbang, F. C.: Mathole, T.: Levitt, N.: Puoane, T.&lt;/author&gt;&lt;/authors&gt;&lt;/contributors&gt;&lt;auth-address&gt;School of Public Health, University of the Western Cape, Bellville, 7535, South Africa. kufreokop@gmail.com.: School of Public Health, University of the Western Cape, Bellville, 7535, South Africa.: Division of Endocrinology and Diabetes, Department of Medicine, University of Cape Town, Cape Town, South Africa.&lt;/auth-address&gt;&lt;titles&gt;&lt;title&gt;Perceptions of body size, obesity threat and the willingness to lose weight among black South African adults: a qualitative study&lt;/title&gt;&lt;secondary-title&gt;BMC Public Health&lt;/secondary-title&gt;&lt;alt-title&gt;BMC public health&lt;/alt-title&gt;&lt;/titles&gt;&lt;pages&gt;365&lt;/pages&gt;&lt;volume&gt;16&lt;/volume&gt;&lt;edition&gt;2016/05/01&lt;/edition&gt;&lt;keywords&gt;&lt;keyword&gt;Adult: *African Continental Ancestry Group: Aged: *Body Image: *Body Mass Index: Body Size: Cardiovascular Diseases/etiology: Exercise: Female: Focus Groups: *Health Knowledge, Attitudes, Practice: Humans: Male: Middle Aged: *Motivation: Obesity/complic&lt;/keyword&gt;&lt;/keywords&gt;&lt;dates&gt;&lt;year&gt;2016&lt;/year&gt;&lt;pub-dates&gt;&lt;date&gt;Apr 29&lt;/date&gt;&lt;/pub-dates&gt;&lt;/dates&gt;&lt;isbn&gt;1471-2458&lt;/isbn&gt;&lt;accession-num&gt;27129700&lt;/accession-num&gt;&lt;urls&gt;&lt;related-urls&gt;&lt;url&gt;https://www.ncbi.nlm.nih.gov/pmc/articles/PMC4850665/pdf/12889_2016_Article_3028.pdf&lt;/url&gt;&lt;/related-urls&gt;&lt;/urls&gt;&lt;custom2&gt;PMC4850665&lt;/custom2&gt;&lt;electronic-resource-num&gt;10.1186/s12889-016-3028-7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7)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C60A6E9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52F01E79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60CDDC1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5481AA9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0D7B025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316352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5CE1E0B6" w14:textId="77777777" w:rsidTr="007028B7">
        <w:trPr>
          <w:trHeight w:val="4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7413F1F9" w14:textId="065F9588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kop et al 2019</w:t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Pa29wPC9BdXRob3I+PFllYXI+MjAxOTwvWWVhcj48UmVj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Pa29wPC9BdXRob3I+PFllYXI+MjAxOTwvWWVhcj48UmVj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8)</w:t>
            </w:r>
            <w:r w:rsidR="00F95C2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C36C96E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1CDA5110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E648CF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72806B0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43976F5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3966D0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1CA9C6F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60769C47" w14:textId="14AE3636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koro et al 2014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Okoro&lt;/Author&gt;&lt;Year&gt;2014&lt;/Year&gt;&lt;RecNum&gt;81&lt;/RecNum&gt;&lt;DisplayText&gt;&lt;style face="superscript"&gt;(69)&lt;/style&gt;&lt;/DisplayText&gt;&lt;record&gt;&lt;rec-number&gt;81&lt;/rec-number&gt;&lt;foreign-keys&gt;&lt;key app="EN" db-id="2s2v50afea29rrewxe8xrdr1wsxxxv9e05ex" timestamp="0"&gt;81&lt;/key&gt;&lt;/foreign-keys&gt;&lt;ref-type name="Journal Article"&gt;17&lt;/ref-type&gt;&lt;contributors&gt;&lt;authors&gt;&lt;author&gt;Okoro, E. O.: Oyejola, B. A.: Etebu, E. N.: Sholagberu, H.: Kolo, P. M.: Chijioke, A.: Adebisi, S. A.&lt;/author&gt;&lt;/authors&gt;&lt;/contributors&gt;&lt;auth-address&gt;Division of Hypertension, Diabetes and Therapeutics, Department of Medicine, University of Ilorin Teaching Hospital, Ilorin, Kwara, Nigeria, eookoro2003@yahoo.co.uk.&lt;/auth-address&gt;&lt;titles&gt;&lt;title&gt;Body size preference among Yoruba in three Nigerian communities&lt;/title&gt;&lt;secondary-title&gt;Eat Weight Disord&lt;/secondary-title&gt;&lt;alt-title&gt;Eating and weight disorders : EWD&lt;/alt-title&gt;&lt;/titles&gt;&lt;pages&gt;77-88&lt;/pages&gt;&lt;volume&gt;19&lt;/volume&gt;&lt;number&gt;1&lt;/number&gt;&lt;edition&gt;2013/11/01&lt;/edition&gt;&lt;keywords&gt;&lt;keyword&gt;Adult: Blood Glucose/analysis: Body Image/*psychology: Body Mass Index: *Body Size: Culture: Ethnic Groups/psychology: Feeding Behavior/psychology: Female: Food Supply: Humans: Male: Nigeria/epidemiology: Sex Factors&lt;/keyword&gt;&lt;/keywords&gt;&lt;dates&gt;&lt;year&gt;2014&lt;/year&gt;&lt;pub-dates&gt;&lt;date&gt;Mar&lt;/date&gt;&lt;/pub-dates&gt;&lt;/dates&gt;&lt;isbn&gt;1124-4909&lt;/isbn&gt;&lt;accession-num&gt;24174319&lt;/accession-num&gt;&lt;urls&gt;&lt;related-urls&gt;&lt;url&gt;https://link.springer.com/content/pdf/10.1007%2Fs40519-013-0060-9.pdf&lt;/url&gt;&lt;/related-urls&gt;&lt;/urls&gt;&lt;electronic-resource-num&gt;10.1007/s40519-013-0060-9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69)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1563AC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241A3FE9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1E12900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492C5A3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458D2175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249518E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595B2B2B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34E04516" w14:textId="28FBD045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laoye and Oyetunde 2012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Olaoye&lt;/Author&gt;&lt;Year&gt;2012&lt;/Year&gt;&lt;RecNum&gt;102&lt;/RecNum&gt;&lt;DisplayText&gt;&lt;style face="superscript"&gt;(70)&lt;/style&gt;&lt;/DisplayText&gt;&lt;record&gt;&lt;rec-number&gt;102&lt;/rec-number&gt;&lt;foreign-keys&gt;&lt;key app="EN" db-id="2s2v50afea29rrewxe8xrdr1wsxxxv9e05ex" timestamp="0"&gt;102&lt;/key&gt;&lt;/foreign-keys&gt;&lt;ref-type name="Journal Article"&gt;17&lt;/ref-type&gt;&lt;contributors&gt;&lt;authors&gt;&lt;author&gt;Olaoye, Olubukola R&lt;/author&gt;&lt;author&gt;Oyetunde, Olubukola O&lt;/author&gt;&lt;/authors&gt;&lt;/contributors&gt;&lt;titles&gt;&lt;title&gt;Perception of weight and weight management practices among students of a tertiary institution in south west Nigeria&lt;/title&gt;&lt;secondary-title&gt;Journal of Applied Pharmaceutical Science&lt;/secondary-title&gt;&lt;/titles&gt;&lt;pages&gt;81&lt;/pages&gt;&lt;volume&gt;2&lt;/volume&gt;&lt;number&gt;1&lt;/number&gt;&lt;dates&gt;&lt;year&gt;2012&lt;/year&gt;&lt;/dates&gt;&lt;isbn&gt;2231-3354&lt;/isbn&gt;&lt;urls&gt;&lt;/urls&gt;&lt;/record&gt;&lt;/Cite&gt;&lt;/EndNote&gt;</w:instrTex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0)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1AC73303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66FCC1A5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99DC2B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442BB6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0F1CDDC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6174CFF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1A4100" w:rsidRPr="002B2DD3" w14:paraId="0E7C9183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</w:tcPr>
          <w:p w14:paraId="393C7EF8" w14:textId="6CB8AAC2" w:rsidR="001A4100" w:rsidRPr="002B2DD3" w:rsidRDefault="001A4100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siberu 2021</w:t>
            </w:r>
            <w:r w:rsidR="0064020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Pc2liZXJ1PC9BdXRob3I+PFllYXI+MjAyMTwvWWVhcj48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Pc2liZXJ1PC9BdXRob3I+PFllYXI+MjAyMTwvWWVhcj48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</w:fldData>
              </w:fldCha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64020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64020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1)</w:t>
            </w:r>
            <w:r w:rsidR="0064020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</w:tcPr>
          <w:p w14:paraId="60DFB40D" w14:textId="614EA2D7" w:rsidR="001A4100" w:rsidRPr="002B2DD3" w:rsidRDefault="001A4100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</w:tcPr>
          <w:p w14:paraId="010B4D43" w14:textId="6EF20722" w:rsidR="001A4100" w:rsidRPr="002B2DD3" w:rsidRDefault="001A4100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</w:tcPr>
          <w:p w14:paraId="299FC474" w14:textId="14DBB939" w:rsidR="001A4100" w:rsidRPr="002B2DD3" w:rsidRDefault="0064020A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</w:tcPr>
          <w:p w14:paraId="71406A0F" w14:textId="77777777" w:rsidR="001A4100" w:rsidRPr="002B2DD3" w:rsidRDefault="001A4100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4F31B793" w14:textId="77777777" w:rsidR="001A4100" w:rsidRPr="002B2DD3" w:rsidRDefault="001A4100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415C56D9" w14:textId="77777777" w:rsidR="001A4100" w:rsidRPr="002B2DD3" w:rsidRDefault="001A4100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1E26745E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1993F4CE" w14:textId="1BB059FD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Oyeyemi et al 2011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Oyeyemi&lt;/Author&gt;&lt;Year&gt;2011&lt;/Year&gt;&lt;RecNum&gt;54&lt;/RecNum&gt;&lt;DisplayText&gt;&lt;style face="superscript"&gt;(72)&lt;/style&gt;&lt;/DisplayText&gt;&lt;record&gt;&lt;rec-number&gt;54&lt;/rec-number&gt;&lt;foreign-keys&gt;&lt;key app="EN" db-id="2s2v50afea29rrewxe8xrdr1wsxxxv9e05ex" timestamp="0"&gt;54&lt;/key&gt;&lt;/foreign-keys&gt;&lt;ref-type name="Journal Article"&gt;17&lt;/ref-type&gt;&lt;contributors&gt;&lt;authors&gt;&lt;author&gt;Oyeyemi, A. L.: Adegoke, B. O.: Oyeyemi, A. Y.: Sallis, J. F.&lt;/author&gt;&lt;/authors&gt;&lt;/contributors&gt;&lt;auth-address&gt;Department of Physiotherapy, College of Medical Sciences, University of Maiduguri PMB 1069, Maiduguri Maiduguri, Borno 234 Nigeria. alaoyeyemi@yahoo.com&lt;/auth-address&gt;&lt;titles&gt;&lt;title&gt;Perceived environmental correlates of physical activity and walking in African young adults&lt;/title&gt;&lt;secondary-title&gt;Am J Health Promot&lt;/secondary-title&gt;&lt;alt-title&gt;American journal of health promotion : AJHP&lt;/alt-title&gt;&lt;/titles&gt;&lt;pages&gt;e10-9&lt;/pages&gt;&lt;volume&gt;25&lt;/volume&gt;&lt;number&gt;5&lt;/number&gt;&lt;edition&gt;2011/05/04&lt;/edition&gt;&lt;keywords&gt;&lt;keyword&gt;Adolescent: Adult: African Continental Ancestry Group: *Attitude to Health: Cross-Sectional Studies: *Environment: Environment Design: Exercise: Female: Health Promotion: Humans: Male: *Motor Activity: Nigeria: *Residence Characteristics: Self Report: S&lt;/keyword&gt;&lt;/keywords&gt;&lt;dates&gt;&lt;year&gt;2011&lt;/year&gt;&lt;pub-dates&gt;&lt;date&gt;May-Jun&lt;/date&gt;&lt;/pub-dates&gt;&lt;/dates&gt;&lt;isbn&gt;0890-1171&lt;/isbn&gt;&lt;accession-num&gt;21534826&lt;/accession-num&gt;&lt;urls&gt;&lt;/urls&gt;&lt;electronic-resource-num&gt;10.4278/ajhp.090918-QUAN-304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2)</w:t>
            </w:r>
            <w:r w:rsidR="004E587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C2330B1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Nigeria</w:t>
            </w:r>
          </w:p>
        </w:tc>
        <w:tc>
          <w:tcPr>
            <w:tcW w:w="2127" w:type="dxa"/>
            <w:hideMark/>
          </w:tcPr>
          <w:p w14:paraId="4D0FD66F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3A23BE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1E04BF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04CEBD6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A4542F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4D1B834A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444AF8F0" w14:textId="6993E653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2001</w: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eltzer&lt;/Author&gt;&lt;Year&gt;2001&lt;/Year&gt;&lt;RecNum&gt;14&lt;/RecNum&gt;&lt;DisplayText&gt;&lt;style face="superscript"&gt;(73)&lt;/style&gt;&lt;/DisplayText&gt;&lt;record&gt;&lt;rec-number&gt;14&lt;/rec-number&gt;&lt;foreign-keys&gt;&lt;key app="EN" db-id="2s2v50afea29rrewxe8xrdr1wsxxxv9e05ex" timestamp="0"&gt;14&lt;/key&gt;&lt;/foreign-keys&gt;&lt;ref-type name="Journal Article"&gt;17&lt;/ref-type&gt;&lt;contributors&gt;&lt;authors&gt;&lt;author&gt;Peltzer, K.&lt;/author&gt;&lt;/authors&gt;&lt;/contributors&gt;&lt;auth-address&gt;Health Behaviour Research Unit, University of the North&lt;/auth-address&gt;&lt;titles&gt;&lt;title&gt;Healthy dietary practices among black South African university students&lt;/title&gt;&lt;secondary-title&gt;Health SA Gesondheid&lt;/secondary-title&gt;&lt;/titles&gt;&lt;pages&gt;59-65&lt;/pages&gt;&lt;volume&gt;6&lt;/volume&gt;&lt;number&gt;4&lt;/number&gt;&lt;keywords&gt;&lt;keyword&gt;Food Intake -- South Africa: Health Behavior -- South Africa: Academic Medical Centers: Adolescence: Attitude Measures: Attitude to Health: Chi Square Test: Clinical Assessment Tools: Coefficient Alpha: Descriptive Statistics: Female: Funding Source: He&lt;/keyword&gt;&lt;/keywords&gt;&lt;dates&gt;&lt;year&gt;2001&lt;/year&gt;&lt;/dates&gt;&lt;pub-location&gt;New York, New York&lt;/pub-location&gt;&lt;publisher&gt;Elsevier B.V.&lt;/publisher&gt;&lt;isbn&gt;1025-9848&lt;/isbn&gt;&lt;accession-num&gt;106837717. Language: English. Entry Date: 20030606. Revision Date: 20150820. Publication Type: Journal Article&lt;/accession-num&gt;&lt;urls&gt;&lt;related-urls&gt;&lt;url&gt;http://search.ebscohost.com/login.aspx?direct=true&amp;amp;db=cin20&amp;amp;AN=106837717&amp;amp;site=ehost-live&lt;/url&gt;&lt;/related-urls&gt;&lt;/urls&gt;&lt;remote-database-name&gt;cin20 &amp;#xD;&lt;/remote-database-name&gt;&lt;remote-database-provider&gt;EBSCOhost&lt;/remote-database-provider&gt;&lt;/record&gt;&lt;/Cite&gt;&lt;/EndNote&gt;</w:instrTex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3)</w: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B3CF146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3C00B4FD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22C2E5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3FAB70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744CE90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4593AB32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2988AD8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33889DD4" w14:textId="55F46FAB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2002</w: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eltzer&lt;/Author&gt;&lt;Year&gt;2002&lt;/Year&gt;&lt;RecNum&gt;38&lt;/RecNum&gt;&lt;DisplayText&gt;&lt;style face="superscript"&gt;(74)&lt;/style&gt;&lt;/DisplayText&gt;&lt;record&gt;&lt;rec-number&gt;38&lt;/rec-number&gt;&lt;foreign-keys&gt;&lt;key app="EN" db-id="2s2v50afea29rrewxe8xrdr1wsxxxv9e05ex" timestamp="0"&gt;38&lt;/key&gt;&lt;/foreign-keys&gt;&lt;ref-type name="Journal Article"&gt;17&lt;/ref-type&gt;&lt;contributors&gt;&lt;authors&gt;&lt;author&gt;Peltzer, K.&lt;/author&gt;&lt;/authors&gt;&lt;/contributors&gt;&lt;auth-address&gt;Health Behaviour Research Unit, University of the North&lt;/auth-address&gt;&lt;titles&gt;&lt;title&gt;Healthy dietary practices among rural and semi-urban Blacks in the Northern Province of South Africa&lt;/title&gt;&lt;secondary-title&gt;Curationis&lt;/secondary-title&gt;&lt;/titles&gt;&lt;pages&gt;41-47&lt;/pages&gt;&lt;volume&gt;25&lt;/volume&gt;&lt;number&gt;2&lt;/number&gt;&lt;keywords&gt;&lt;keyword&gt;Health Behavior: Diet: Blacks -- South Africa: Food Habits: South Africa: Rural Areas: Urban Areas: Funding Source: Adult: Female: Male: Convenience Sample: Cluster Sample: Prevalence: Sex Factors: Body Mass Index: Body Weight: Cross Sectional Studies: &lt;/keyword&gt;&lt;/keywords&gt;&lt;dates&gt;&lt;year&gt;2002&lt;/year&gt;&lt;/dates&gt;&lt;pub-location&gt;, &amp;lt;Blank&amp;gt;&lt;/pub-location&gt;&lt;publisher&gt;African Online Scientific Information System PTY LTD&lt;/publisher&gt;&lt;isbn&gt;0379-8577&lt;/isbn&gt;&lt;accession-num&gt;106977715. Language: English. Entry Date: 20021115. Revision Date: 20150820. Publication Type: Journal Article&lt;/accession-num&gt;&lt;urls&gt;&lt;related-urls&gt;&lt;url&gt;http://search.ebscohost.com/login.aspx?direct=true&amp;amp;db=cin20&amp;amp;AN=106977715&amp;amp;site=ehost-live&lt;/url&gt;&lt;/related-urls&gt;&lt;/urls&gt;&lt;remote-database-name&gt;cin20 &amp;#xD;&lt;/remote-database-name&gt;&lt;remote-database-provider&gt;EBSCOhost&lt;/remote-database-provider&gt;&lt;/record&gt;&lt;/Cite&gt;&lt;/EndNote&gt;</w:instrTex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4)</w: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B1B8FBB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0B65B7E0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584BD60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05EB99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7D0290A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667506F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00309519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21134FE5" w14:textId="51AC2C96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2002</w: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eltzer&lt;/Author&gt;&lt;Year&gt;2002&lt;/Year&gt;&lt;RecNum&gt;87&lt;/RecNum&gt;&lt;DisplayText&gt;&lt;style face="superscript"&gt;(75)&lt;/style&gt;&lt;/DisplayText&gt;&lt;record&gt;&lt;rec-number&gt;87&lt;/rec-number&gt;&lt;foreign-keys&gt;&lt;key app="EN" db-id="2s2v50afea29rrewxe8xrdr1wsxxxv9e05ex" timestamp="0"&gt;87&lt;/key&gt;&lt;/foreign-keys&gt;&lt;ref-type name="Journal Article"&gt;17&lt;/ref-type&gt;&lt;contributors&gt;&lt;authors&gt;&lt;author&gt;Peltzer, K.&lt;/author&gt;&lt;/authors&gt;&lt;/contributors&gt;&lt;auth-address&gt;Peltzer, Karl. Department of Psychology, University of the North, Sovenga, South Africa. peltzerk@unin.unorth.ac.za&lt;/auth-address&gt;&lt;titles&gt;&lt;title&gt;Healthy dietary practices among black and white South Africans&lt;/title&gt;&lt;secondary-title&gt;Ethnicity &amp;amp; Disease&lt;/secondary-title&gt;&lt;alt-title&gt;Ethn Dis&lt;/alt-title&gt;&lt;/titles&gt;&lt;pages&gt;336-41&lt;/pages&gt;&lt;volume&gt;12&lt;/volume&gt;&lt;number&gt;3&lt;/number&gt;&lt;keywords&gt;&lt;keyword&gt;Adolescent: Adult: *African Americans/px [Psychology]: African Continental Ancestry Group: Aged: Aged, 80 and over: Attitude to Health: Body Mass Index: Cross-Sectional Studies: *European Continental Ancestry Group/px [Psychology]: *Feeding Behavior/eh &lt;/keyword&gt;&lt;/keywords&gt;&lt;dates&gt;&lt;year&gt;2002&lt;/year&gt;&lt;/dates&gt;&lt;isbn&gt;1049-510X&lt;/isbn&gt;&lt;accession-num&gt;12148704&lt;/accession-num&gt;&lt;work-type&gt;Comparative Study: Research Support, Non-U.S. Gov&amp;apos;t&lt;/work-type&gt;&lt;urls&gt;&lt;/urls&gt;&lt;remote-database-name&gt;MEDLINE &amp;#xD;&lt;/remote-database-name&gt;&lt;remote-database-provider&gt;Ovid Technologies&lt;/remote-database-provider&gt;&lt;language&gt;English&lt;/language&gt;&lt;/record&gt;&lt;/Cite&gt;&lt;/EndNote&gt;</w:instrTex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5)</w:t>
            </w:r>
            <w:r w:rsidR="00CA60A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CECCC5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368491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2C92B1B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A87A1A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3051141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317C14A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1C88F78D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2D4986D" w14:textId="2D0F0277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2003</w:t>
            </w:r>
            <w:r w:rsidR="00A229F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8376E2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eltzer&lt;/Author&gt;&lt;Year&gt;2003&lt;/Year&gt;&lt;RecNum&gt;86&lt;/RecNum&gt;&lt;DisplayText&gt;&lt;style face="superscript"&gt;(76)&lt;/style&gt;&lt;/DisplayText&gt;&lt;record&gt;&lt;rec-number&gt;86&lt;/rec-number&gt;&lt;foreign-keys&gt;&lt;key app="EN" db-id="2s2v50afea29rrewxe8xrdr1wsxxxv9e05ex" timestamp="0"&gt;86&lt;/key&gt;&lt;/foreign-keys&gt;&lt;ref-type name="Journal Article"&gt;17&lt;/ref-type&gt;&lt;contributors&gt;&lt;authors&gt;&lt;author&gt;Peltzer, K&lt;/author&gt;&lt;/authors&gt;&lt;/contributors&gt;&lt;titles&gt;&lt;title&gt;Body image and physical activity among black university students in South Africa&lt;/title&gt;&lt;secondary-title&gt;African Journal for Physical Activity and Health Sciences&lt;/secondary-title&gt;&lt;/titles&gt;&lt;pages&gt;208-217&lt;/pages&gt;&lt;volume&gt;9&lt;/volume&gt;&lt;number&gt;2&lt;/number&gt;&lt;dates&gt;&lt;year&gt;2003&lt;/year&gt;&lt;/dates&gt;&lt;isbn&gt;1117-4315&lt;/isbn&gt;&lt;urls&gt;&lt;/urls&gt;&lt;remote-database-name&gt; &amp;#xD;&lt;/remote-database-name&gt;&lt;/record&gt;&lt;/Cite&gt;&lt;/EndNote&gt;</w:instrText>
            </w:r>
            <w:r w:rsidR="00A229F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8376E2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6)</w:t>
            </w:r>
            <w:r w:rsidR="00A229F8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10E87E38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423EEC6E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30119B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C45696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6DEAB83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0AB091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228474DB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D8D8C2D" w14:textId="4C1BA3E1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2004</w: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Karl Peltzer&lt;/Author&gt;&lt;Year&gt;2004&lt;/Year&gt;&lt;RecNum&gt;129&lt;/RecNum&gt;&lt;DisplayText&gt;&lt;style face="superscript"&gt;(77)&lt;/style&gt;&lt;/DisplayText&gt;&lt;record&gt;&lt;rec-number&gt;129&lt;/rec-number&gt;&lt;foreign-keys&gt;&lt;key app="EN" db-id="2s2v50afea29rrewxe8xrdr1wsxxxv9e05ex" timestamp="1702652973"&gt;129&lt;/key&gt;&lt;/foreign-keys&gt;&lt;ref-type name="Journal Article"&gt;17&lt;/ref-type&gt;&lt;contributors&gt;&lt;authors&gt;&lt;author&gt;Karl Peltzer, KwaZulu-Natal&lt;/author&gt;&lt;/authors&gt;&lt;/contributors&gt;&lt;titles&gt;&lt;title&gt;Nutrition knowledge among a sample of urban black and white South Africans&lt;/title&gt;&lt;secondary-title&gt;South African Journal of Clinical Nutrition&lt;/secondary-title&gt;&lt;/titles&gt;&lt;periodical&gt;&lt;full-title&gt;South African Journal of Clinical Nutrition&lt;/full-title&gt;&lt;/periodical&gt;&lt;pages&gt;24-31&lt;/pages&gt;&lt;volume&gt;17&lt;/volume&gt;&lt;number&gt;1&lt;/number&gt;&lt;dates&gt;&lt;year&gt;2004&lt;/year&gt;&lt;/dates&gt;&lt;isbn&gt;1607-0658&lt;/isbn&gt;&lt;urls&gt;&lt;/urls&gt;&lt;/record&gt;&lt;/Cite&gt;&lt;/EndNote&gt;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7)</w: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A477DC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33B1168F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2BBB289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46101A7E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72D5291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7697397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C57BA62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E83BB51" w14:textId="2CD8893B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and Pengpid 2006</w:t>
            </w:r>
            <w:r w:rsidR="00196FF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eltzer&lt;/Author&gt;&lt;Year&gt;2006&lt;/Year&gt;&lt;RecNum&gt;114&lt;/RecNum&gt;&lt;DisplayText&gt;&lt;style face="superscript"&gt;(78)&lt;/style&gt;&lt;/DisplayText&gt;&lt;record&gt;&lt;rec-number&gt;114&lt;/rec-number&gt;&lt;foreign-keys&gt;&lt;key app="EN" db-id="2s2v50afea29rrewxe8xrdr1wsxxxv9e05ex" timestamp="0"&gt;114&lt;/key&gt;&lt;/foreign-keys&gt;&lt;ref-type name="Journal Article"&gt;17&lt;/ref-type&gt;&lt;contributors&gt;&lt;authors&gt;&lt;author&gt;Peltzer, Karl&lt;/author&gt;&lt;author&gt;Supa, Pengpid&lt;/author&gt;&lt;/authors&gt;&lt;/contributors&gt;&lt;titles&gt;&lt;title&gt;Perceived benefits of physical exercise behaviour among black university students&lt;/title&gt;&lt;secondary-title&gt;African Journal for Physical Health Education, Recreation and Dance&lt;/secondary-title&gt;&lt;/titles&gt;&lt;periodical&gt;&lt;full-title&gt;African Journal for Physical Health Education, Recreation and Dance&lt;/full-title&gt;&lt;/periodical&gt;&lt;pages&gt;60-69&lt;/pages&gt;&lt;volume&gt;12&lt;/volume&gt;&lt;number&gt;1&lt;/number&gt;&lt;dates&gt;&lt;year&gt;2006&lt;/year&gt;&lt;/dates&gt;&lt;isbn&gt;1117-4315&lt;/isbn&gt;&lt;urls&gt;&lt;/urls&gt;&lt;/record&gt;&lt;/Cite&gt;&lt;/EndNote&gt;</w:instrText>
            </w:r>
            <w:r w:rsidR="00196FF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8)</w:t>
            </w:r>
            <w:r w:rsidR="00196FFF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2EB5F063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14D3D744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1DF6024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1C1341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6BF7D38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1D79FFD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21B8C7F9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7C962A0C" w14:textId="2D942A7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lastRenderedPageBreak/>
              <w:t>Peltzer and Pengpid 2012</w:t>
            </w:r>
            <w:r w:rsidR="0003084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engpid&lt;/Author&gt;&lt;Year&gt;2012&lt;/Year&gt;&lt;RecNum&gt;85&lt;/RecNum&gt;&lt;DisplayText&gt;&lt;style face="superscript"&gt;(79)&lt;/style&gt;&lt;/DisplayText&gt;&lt;record&gt;&lt;rec-number&gt;85&lt;/rec-number&gt;&lt;foreign-keys&gt;&lt;key app="EN" db-id="2s2v50afea29rrewxe8xrdr1wsxxxv9e05ex" timestamp="0"&gt;85&lt;/key&gt;&lt;/foreign-keys&gt;&lt;ref-type name="Journal Article"&gt;17&lt;/ref-type&gt;&lt;contributors&gt;&lt;authors&gt;&lt;author&gt;Pengpid, Supa: Peltzer, Karl&lt;/author&gt;&lt;/authors&gt;&lt;/contributors&gt;&lt;titles&gt;&lt;title&gt;Body weight and body image among a sample of female and male South African university students&lt;/title&gt;&lt;secondary-title&gt;Gender and Behaviour&lt;/secondary-title&gt;&lt;/titles&gt;&lt;pages&gt;4509-4522&lt;/pages&gt;&lt;volume&gt;10&lt;/volume&gt;&lt;number&gt;1&lt;/number&gt;&lt;dates&gt;&lt;year&gt;2012&lt;/year&gt;&lt;/dates&gt;&lt;isbn&gt;1596-9231&lt;/isbn&gt;&lt;urls&gt;&lt;/urls&gt;&lt;remote-database-name&gt; &amp;#xD;&lt;/remote-database-name&gt;&lt;/record&gt;&lt;/Cite&gt;&lt;/EndNote&gt;</w:instrText>
            </w:r>
            <w:r w:rsidR="0003084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79)</w:t>
            </w:r>
            <w:r w:rsidR="0003084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27D816A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7E9EE18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545FD7F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7BEE443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7EBB4E5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2B8419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34D2F25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8DC6303" w14:textId="55F60073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and Pengpid 2015</w:t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QZWx0emVyPC9BdXRob3I+PFllYXI+MjAxNTwvWWVhcj48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QZWx0emVyPC9BdXRob3I+PFllYXI+MjAxNTwvWWVhcj48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0)</w:t>
            </w:r>
            <w:r w:rsidR="00C9791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hideMark/>
          </w:tcPr>
          <w:p w14:paraId="49CF55D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ultinational - Ivory Coast, Madagascar, Mauritius, Namibia, Nigeria, South Africa</w:t>
            </w:r>
          </w:p>
        </w:tc>
        <w:tc>
          <w:tcPr>
            <w:tcW w:w="2127" w:type="dxa"/>
            <w:hideMark/>
          </w:tcPr>
          <w:p w14:paraId="321CD43A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1706749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DB45FB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BC8973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195D172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EA756E4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3167655" w14:textId="5462E998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eltzer and Promtussananon 2004</w:t>
            </w:r>
            <w:r w:rsidR="0003084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eltzer&lt;/Author&gt;&lt;Year&gt;2004&lt;/Year&gt;&lt;RecNum&gt;10&lt;/RecNum&gt;&lt;DisplayText&gt;&lt;style face="superscript"&gt;(81)&lt;/style&gt;&lt;/DisplayText&gt;&lt;record&gt;&lt;rec-number&gt;10&lt;/rec-number&gt;&lt;foreign-keys&gt;&lt;key app="EN" db-id="2s2v50afea29rrewxe8xrdr1wsxxxv9e05ex" timestamp="0"&gt;10&lt;/key&gt;&lt;/foreign-keys&gt;&lt;ref-type name="Journal Article"&gt;17&lt;/ref-type&gt;&lt;contributors&gt;&lt;authors&gt;&lt;author&gt;Peltzer, K.: Promtussananon, S.&lt;/author&gt;&lt;/authors&gt;&lt;/contributors&gt;&lt;auth-address&gt;Human Sciences Research Council, University of the North, Cape Town, South Africa. KPeltzer@hsrc.ac.za&lt;/auth-address&gt;&lt;titles&gt;&lt;title&gt;Knowledge, barriers, and benefits of fruit and vegetable consumption and lay conceptions of nutrition among rural and semi-urban Black South Africans&lt;/title&gt;&lt;secondary-title&gt;Psychol Rep&lt;/secondary-title&gt;&lt;alt-title&gt;Psychological reports&lt;/alt-title&gt;&lt;/titles&gt;&lt;pages&gt;976-82&lt;/pages&gt;&lt;volume&gt;94&lt;/volume&gt;&lt;number&gt;3 Pt 1&lt;/number&gt;&lt;edition&gt;2004/06/26&lt;/edition&gt;&lt;keywords&gt;&lt;keyword&gt;Adolescent: Adult: African Continental Ancestry Group: *Cognition: *Energy Intake: Female: *Fruit: *Health Behavior: Humans: Male: Middle Aged: *Nutritional Physiological Phenomena: Rural Population: South Africa: Surveys and Questionnaires: Urban Popul&lt;/keyword&gt;&lt;/keywords&gt;&lt;dates&gt;&lt;year&gt;2004&lt;/year&gt;&lt;pub-dates&gt;&lt;date&gt;Jun&lt;/date&gt;&lt;/pub-dates&gt;&lt;/dates&gt;&lt;isbn&gt;0033-2941 (Print): 0033-2941&lt;/isbn&gt;&lt;accession-num&gt;15217058&lt;/accession-num&gt;&lt;urls&gt;&lt;/urls&gt;&lt;electronic-resource-num&gt;10.2466/pr0.94.3.976-982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03084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1)</w:t>
            </w:r>
            <w:r w:rsidR="0003084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6FC67730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BD76440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012DAFD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0BE79C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3651CDFC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7B581EE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42E1BCAE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74BD5F23" w14:textId="258A9BE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hetla et al 2017</w:t>
            </w:r>
            <w:r w:rsidR="009171A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hetla&lt;/Author&gt;&lt;Year&gt;2017&lt;/Year&gt;&lt;RecNum&gt;58&lt;/RecNum&gt;&lt;DisplayText&gt;&lt;style face="superscript"&gt;(82)&lt;/style&gt;&lt;/DisplayText&gt;&lt;record&gt;&lt;rec-number&gt;58&lt;/rec-number&gt;&lt;foreign-keys&gt;&lt;key app="EN" db-id="2s2v50afea29rrewxe8xrdr1wsxxxv9e05ex" timestamp="0"&gt;58&lt;/key&gt;&lt;/foreign-keys&gt;&lt;ref-type name="Journal Article"&gt;17&lt;/ref-type&gt;&lt;contributors&gt;&lt;authors&gt;&lt;author&gt;Phetla, M. C.: Skaal, L.&lt;/author&gt;&lt;/authors&gt;&lt;/contributors&gt;&lt;auth-address&gt;Department of Nutrition, School of Health Care Sciences, Sefako Makgatho Health Sciences University, Pretoria, South Africa. Linda.Skaal@ul.ac.za.&lt;/auth-address&gt;&lt;titles&gt;&lt;title&gt;Perceptions of healthcare professionals regarding their own body weight in selected public hospitals in Mpumalanga Province, South Africa&lt;/title&gt;&lt;secondary-title&gt;S Afr Med J&lt;/secondary-title&gt;&lt;alt-title&gt;South African medical journal = Suid-Afrikaanse tydskrif vir geneeskunde&lt;/alt-title&gt;&lt;/titles&gt;&lt;pages&gt;338-341&lt;/pages&gt;&lt;volume&gt;107&lt;/volume&gt;&lt;number&gt;4&lt;/number&gt;&lt;edition&gt;2017/04/12&lt;/edition&gt;&lt;dates&gt;&lt;year&gt;2017&lt;/year&gt;&lt;pub-dates&gt;&lt;date&gt;Mar 29&lt;/date&gt;&lt;/pub-dates&gt;&lt;/dates&gt;&lt;isbn&gt;0256-9574 (Print)&lt;/isbn&gt;&lt;accession-num&gt;28395687&lt;/accession-num&gt;&lt;urls&gt;&lt;related-urls&gt;&lt;url&gt;http://www.samj.org.za/index.php/samj/article/download/11859/8018&lt;/url&gt;&lt;/related-urls&gt;&lt;/urls&gt;&lt;electronic-resource-num&gt;10.7196/SAMJ.2017.v107i4.12174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9171A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2)</w:t>
            </w:r>
            <w:r w:rsidR="009171A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1FF7BABA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7DC33288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447677C1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FDCF3C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2A80791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1DB1A3B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6AC301C7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691030F5" w14:textId="4A2FA36A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hillips et al 2016</w:t>
            </w:r>
            <w:r w:rsidR="009171A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hillips&lt;/Author&gt;&lt;Year&gt;2016&lt;/Year&gt;&lt;RecNum&gt;7&lt;/RecNum&gt;&lt;DisplayText&gt;&lt;style face="superscript"&gt;(83)&lt;/style&gt;&lt;/DisplayText&gt;&lt;record&gt;&lt;rec-number&gt;7&lt;/rec-number&gt;&lt;foreign-keys&gt;&lt;key app="EN" db-id="2s2v50afea29rrewxe8xrdr1wsxxxv9e05ex" timestamp="0"&gt;7&lt;/key&gt;&lt;/foreign-keys&gt;&lt;ref-type name="Journal Article"&gt;17&lt;/ref-type&gt;&lt;contributors&gt;&lt;authors&gt;&lt;author&gt;Phillips, E. A.: Comeau, D. L.: Pisa, P. T.: Stein, A. D.: Norris, S. A.&lt;/author&gt;&lt;/authors&gt;&lt;/contributors&gt;&lt;auth-address&gt;Rollins School of Public Health, Emory University, Atlanta, GA, USA. Emanphil@gmail.com.: Rollins School of Public Health, Emory University, Atlanta, GA, USA.: MRC/Wits Developmental Pathways for Health Research Unit, Department of Paediatrics, Faculty of Health Sciences, University of the Witwatersrand, Johannesburg, 2193, South Africa.&lt;/auth-address&gt;&lt;titles&gt;&lt;title&gt;Perceptions of diet, physical activity, and obesity-related health among black daughter-mother pairs in Soweto, South Africa: a qualitative study&lt;/title&gt;&lt;secondary-title&gt;BMC Public Health&lt;/secondary-title&gt;&lt;alt-title&gt;BMC public health&lt;/alt-title&gt;&lt;/titles&gt;&lt;pages&gt;750&lt;/pages&gt;&lt;volume&gt;16&lt;/volume&gt;&lt;edition&gt;2016/08/11&lt;/edition&gt;&lt;keywords&gt;&lt;keyword&gt;Adolescent: Adult: African Continental Ancestry Group/*psychology: Body Image: Body Weight: Diet/*psychology: Exercise: Female: Humans: Intergenerational Relations: Mothers/*psychology: Nuclear Family/*psychology: Obesity/*psychology: Perception: Qualit&lt;/keyword&gt;&lt;/keywords&gt;&lt;dates&gt;&lt;year&gt;2016&lt;/year&gt;&lt;pub-dates&gt;&lt;date&gt;Aug 9&lt;/date&gt;&lt;/pub-dates&gt;&lt;/dates&gt;&lt;isbn&gt;1471-2458&lt;/isbn&gt;&lt;accession-num&gt;27506678&lt;/accession-num&gt;&lt;urls&gt;&lt;related-urls&gt;&lt;url&gt;https://www.ncbi.nlm.nih.gov/pmc/articles/PMC4977727/pdf/12889_2016_Article_3436.pdf&lt;/url&gt;&lt;/related-urls&gt;&lt;/urls&gt;&lt;custom2&gt;PMC4977727&lt;/custom2&gt;&lt;electronic-resource-num&gt;10.1186/s12889-016-3436-8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9171A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3)</w:t>
            </w:r>
            <w:r w:rsidR="009171A0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D33075D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19AE44E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4D95AAF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1CC417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hideMark/>
          </w:tcPr>
          <w:p w14:paraId="13F8182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hideMark/>
          </w:tcPr>
          <w:p w14:paraId="2FC319D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5159F0FD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562823BB" w14:textId="5BF36DAF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rioreschi et al 2017</w: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QcmlvcmVzY2hpPC9BdXRob3I+PFllYXI+MjAxNzwvWWVh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QcmlvcmVzY2hpPC9BdXRob3I+PFllYXI+MjAxNzwvWWVh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4)</w: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CEFA11C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7004A9C0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7DF1313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28FB198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440F093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FE14D2A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8B07AF" w:rsidRPr="002B2DD3" w14:paraId="00B6A270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68A34E43" w14:textId="1949E090" w:rsidR="008B07AF" w:rsidRPr="002B2DD3" w:rsidRDefault="008B07AF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rioreschi et al 2021</w:t>
            </w:r>
            <w:r w:rsidR="00D42D5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QcmlvcmVzY2hpPC9BdXRob3I+PFllYXI+MjAyMTwvWWVh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QcmlvcmVzY2hpPC9BdXRob3I+PFllYXI+MjAyMTwvWWVh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D42D5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D42D5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5)</w:t>
            </w:r>
            <w:r w:rsidR="00D42D5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5BFE554D" w14:textId="2AA70449" w:rsidR="008B07AF" w:rsidRPr="002B2DD3" w:rsidRDefault="008B07AF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</w:tcPr>
          <w:p w14:paraId="471B5991" w14:textId="7BEA8677" w:rsidR="008B07AF" w:rsidRPr="002B2DD3" w:rsidRDefault="008B07AF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</w:tcPr>
          <w:p w14:paraId="7F47ED68" w14:textId="77777777" w:rsidR="008B07AF" w:rsidRPr="002B2DD3" w:rsidRDefault="008B07AF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</w:tcPr>
          <w:p w14:paraId="056BB7E7" w14:textId="77777777" w:rsidR="008B07AF" w:rsidRPr="002B2DD3" w:rsidRDefault="008B07AF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107ADBFB" w14:textId="56FDCC78" w:rsidR="008B07AF" w:rsidRPr="002B2DD3" w:rsidRDefault="008B07AF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5455F576" w14:textId="45E79D36" w:rsidR="008B07AF" w:rsidRPr="002B2DD3" w:rsidRDefault="00D42D5B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47416DE1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027F049D" w14:textId="114C093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uoane et al 2005</w: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uoane&lt;/Author&gt;&lt;Year&gt;2005&lt;/Year&gt;&lt;RecNum&gt;105&lt;/RecNum&gt;&lt;DisplayText&gt;&lt;style face="superscript"&gt;(86)&lt;/style&gt;&lt;/DisplayText&gt;&lt;record&gt;&lt;rec-number&gt;105&lt;/rec-number&gt;&lt;foreign-keys&gt;&lt;key app="EN" db-id="2s2v50afea29rrewxe8xrdr1wsxxxv9e05ex" timestamp="0"&gt;105&lt;/key&gt;&lt;/foreign-keys&gt;&lt;ref-type name="Journal Article"&gt;17&lt;/ref-type&gt;&lt;contributors&gt;&lt;authors&gt;&lt;author&gt;Puoane, Thandi&lt;/author&gt;&lt;author&gt;Fourie, JM&lt;/author&gt;&lt;author&gt;Shapiro, M&lt;/author&gt;&lt;author&gt;Rosling, L&lt;/author&gt;&lt;author&gt;Tshaka, NC&lt;/author&gt;&lt;author&gt;Oelefse, A&lt;/author&gt;&lt;/authors&gt;&lt;/contributors&gt;&lt;titles&gt;&lt;title&gt;‘Big is beautiful’–an exploration with urban black community health workers in a South African township&lt;/title&gt;&lt;secondary-title&gt;South African Journal of Clinical Nutrition&lt;/secondary-title&gt;&lt;/titles&gt;&lt;periodical&gt;&lt;full-title&gt;South African Journal of Clinical Nutrition&lt;/full-title&gt;&lt;/periodical&gt;&lt;pages&gt;6-15&lt;/pages&gt;&lt;volume&gt;18&lt;/volume&gt;&lt;number&gt;1&lt;/number&gt;&lt;dates&gt;&lt;year&gt;2005&lt;/year&gt;&lt;/dates&gt;&lt;isbn&gt;1607-0658&lt;/isbn&gt;&lt;urls&gt;&lt;/urls&gt;&lt;/record&gt;&lt;/Cite&gt;&lt;/EndNote&gt;</w:instrTex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6)</w: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DE0A152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0D99C007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noWrap/>
            <w:hideMark/>
          </w:tcPr>
          <w:p w14:paraId="5E6892F9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CDB50C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4B6682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4C5E726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18DA6B38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342118BF" w14:textId="0B0148C2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Puoane et al 2006</w: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Puoane&lt;/Author&gt;&lt;Year&gt;2006&lt;/Year&gt;&lt;RecNum&gt;112&lt;/RecNum&gt;&lt;DisplayText&gt;&lt;style face="superscript"&gt;(87)&lt;/style&gt;&lt;/DisplayText&gt;&lt;record&gt;&lt;rec-number&gt;112&lt;/rec-number&gt;&lt;foreign-keys&gt;&lt;key app="EN" db-id="2s2v50afea29rrewxe8xrdr1wsxxxv9e05ex" timestamp="0"&gt;112&lt;/key&gt;&lt;/foreign-keys&gt;&lt;ref-type name="Journal Article"&gt;17&lt;/ref-type&gt;&lt;contributors&gt;&lt;authors&gt;&lt;author&gt;Puoane, Thandi&lt;/author&gt;&lt;author&gt;Matwa, Princess&lt;/author&gt;&lt;author&gt;Hughes, Gail&lt;/author&gt;&lt;author&gt;Bradley, Hazel A&lt;/author&gt;&lt;/authors&gt;&lt;/contributors&gt;&lt;titles&gt;&lt;title&gt;Socio-cultural factors influencing food consumption patterns in the black African population in an urban township in South Africa&lt;/title&gt;&lt;/titles&gt;&lt;dates&gt;&lt;year&gt;2006&lt;/year&gt;&lt;/dates&gt;&lt;urls&gt;&lt;/urls&gt;&lt;/record&gt;&lt;/Cite&gt;&lt;/EndNote&gt;</w:instrTex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7)</w:t>
            </w:r>
            <w:r w:rsidR="00F469E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4BF2037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6343CD19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3B20204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5A84439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hideMark/>
          </w:tcPr>
          <w:p w14:paraId="1F21462E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5A8E1C24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D42D5B" w:rsidRPr="002B2DD3" w14:paraId="208D6597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</w:tcPr>
          <w:p w14:paraId="1EC60DBF" w14:textId="0B58D898" w:rsidR="00D42D5B" w:rsidRPr="002B2DD3" w:rsidRDefault="00D42D5B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Rama</w:t>
            </w:r>
            <w:r w:rsidR="0010576A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utar et al 2021</w:t>
            </w:r>
            <w:r w:rsidR="002F40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SYW1hdXRhcjwvQXV0aG9yPjxZZWFyPjIwMjE8L1llYXI+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SYW1hdXRhcjwvQXV0aG9yPjxZZWFyPjIwMjE8L1llYXI+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2F40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F40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8)</w:t>
            </w:r>
            <w:r w:rsidR="002F401B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2F0A1DB2" w14:textId="5EDAA1C2" w:rsidR="00D42D5B" w:rsidRPr="002B2DD3" w:rsidRDefault="0010576A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</w:tcPr>
          <w:p w14:paraId="3222102E" w14:textId="5C6C5552" w:rsidR="00D42D5B" w:rsidRPr="002B2DD3" w:rsidRDefault="0010576A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-sectional study</w:t>
            </w:r>
          </w:p>
        </w:tc>
        <w:tc>
          <w:tcPr>
            <w:tcW w:w="1417" w:type="dxa"/>
            <w:noWrap/>
          </w:tcPr>
          <w:p w14:paraId="5FD3785F" w14:textId="77777777" w:rsidR="00D42D5B" w:rsidRPr="002B2DD3" w:rsidRDefault="00D42D5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</w:tcPr>
          <w:p w14:paraId="4EBDAF2D" w14:textId="77777777" w:rsidR="00D42D5B" w:rsidRPr="002B2DD3" w:rsidRDefault="00D42D5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</w:tcPr>
          <w:p w14:paraId="5DF622F1" w14:textId="77777777" w:rsidR="00D42D5B" w:rsidRPr="002B2DD3" w:rsidRDefault="00D42D5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</w:tcPr>
          <w:p w14:paraId="46A77056" w14:textId="286DB759" w:rsidR="00D42D5B" w:rsidRPr="002B2DD3" w:rsidRDefault="002F401B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5BC4E168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0E500A87" w14:textId="3825A88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Rutebemberwa et al 2013</w: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Rutebemberwa&lt;/Author&gt;&lt;Year&gt;2013&lt;/Year&gt;&lt;RecNum&gt;72&lt;/RecNum&gt;&lt;DisplayText&gt;&lt;style face="superscript"&gt;(89)&lt;/style&gt;&lt;/DisplayText&gt;&lt;record&gt;&lt;rec-number&gt;72&lt;/rec-number&gt;&lt;foreign-keys&gt;&lt;key app="EN" db-id="2s2v50afea29rrewxe8xrdr1wsxxxv9e05ex" timestamp="0"&gt;72&lt;/key&gt;&lt;/foreign-keys&gt;&lt;ref-type name="Journal Article"&gt;17&lt;/ref-type&gt;&lt;contributors&gt;&lt;authors&gt;&lt;author&gt;Rutebemberwa, E.: Katureebe, S. K.: Gitta, S. N.: Mwaka, A. D.: Atuyambe, L.&lt;/author&gt;&lt;/authors&gt;&lt;/contributors&gt;&lt;auth-address&gt;Department of Health Policy, Planning and Management, Makerere University School of Public Health. ellie@musph.ac.ug.&lt;/auth-address&gt;&lt;titles&gt;&lt;title&gt;Perceptions of diabetes in rural areas of Eastern Uganda&lt;/title&gt;&lt;secondary-title&gt;Curationis&lt;/secondary-title&gt;&lt;alt-title&gt;Curationis&lt;/alt-title&gt;&lt;/titles&gt;&lt;pages&gt;E1-7&lt;/pages&gt;&lt;volume&gt;36&lt;/volume&gt;&lt;number&gt;1&lt;/number&gt;&lt;edition&gt;2013/05/31&lt;/edition&gt;&lt;keywords&gt;&lt;keyword&gt;Diabetes Mellitus: Health Behavior: *Health Knowledge, Attitudes, Practice: Humans: *Perception: Rural Population: Uganda&lt;/keyword&gt;&lt;/keywords&gt;&lt;dates&gt;&lt;year&gt;2013&lt;/year&gt;&lt;pub-dates&gt;&lt;date&gt;May 23&lt;/date&gt;&lt;/pub-dates&gt;&lt;/dates&gt;&lt;isbn&gt;0379-8577&lt;/isbn&gt;&lt;accession-num&gt;23718775&lt;/accession-num&gt;&lt;urls&gt;&lt;related-urls&gt;&lt;url&gt;https://curationis.org.za/index.php/curationis/article/download/121/1156&lt;/url&gt;&lt;/related-urls&gt;&lt;/urls&gt;&lt;electronic-resource-num&gt;10.4102/curationis.v36i1.121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89)</w: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FB0A5F3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Uganda</w:t>
            </w:r>
          </w:p>
        </w:tc>
        <w:tc>
          <w:tcPr>
            <w:tcW w:w="2127" w:type="dxa"/>
            <w:hideMark/>
          </w:tcPr>
          <w:p w14:paraId="26DB2B01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hideMark/>
          </w:tcPr>
          <w:p w14:paraId="410D8308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3E68903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4C7069D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0F982B6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056E9327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2B084353" w14:textId="1F54E554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hiferaw et al 2020</w:t>
            </w:r>
            <w:r w:rsidR="005A745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TaGlmZXJhdzwvQXV0aG9yPjxZZWFyPjIwMjA8L1llYXI+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wMjQwODUwPC9wYWdlcz48dm9sdW1lPjE1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TaGlmZXJhdzwvQXV0aG9yPjxZZWFyPjIwMjA8L1llYXI+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wMjQwODUwPC9wYWdlcz48dm9sdW1lPjE1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="005A745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5A745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0)</w:t>
            </w:r>
            <w:r w:rsidR="005A7451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770B9A3F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Ethiopia</w:t>
            </w:r>
          </w:p>
        </w:tc>
        <w:tc>
          <w:tcPr>
            <w:tcW w:w="2127" w:type="dxa"/>
            <w:hideMark/>
          </w:tcPr>
          <w:p w14:paraId="13294D9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hideMark/>
          </w:tcPr>
          <w:p w14:paraId="3292402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2FB39E5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18CD38D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140B029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75A0729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7E0FF929" w14:textId="79F7C9BA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iervo et al 2006</w: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Siervo&lt;/Author&gt;&lt;Year&gt;2006&lt;/Year&gt;&lt;RecNum&gt;37&lt;/RecNum&gt;&lt;DisplayText&gt;&lt;style face="superscript"&gt;(91)&lt;/style&gt;&lt;/DisplayText&gt;&lt;record&gt;&lt;rec-number&gt;37&lt;/rec-number&gt;&lt;foreign-keys&gt;&lt;key app="EN" db-id="2s2v50afea29rrewxe8xrdr1wsxxxv9e05ex" timestamp="0"&gt;37&lt;/key&gt;&lt;/foreign-keys&gt;&lt;ref-type name="Journal Article"&gt;17&lt;/ref-type&gt;&lt;contributors&gt;&lt;authors&gt;&lt;author&gt;Siervo, M.: Grey, P.: Nyan, O. A.: Prentice, A. M.&lt;/author&gt;&lt;/authors&gt;&lt;/contributors&gt;&lt;auth-address&gt;MRC Human Nutrition Research, Elsie Widdowson Laboratory, Cambridge, UK. mario.siervo@mrchnr.cam.ac.uk&lt;/auth-address&gt;&lt;titles&gt;&lt;title&gt;A pilot study on body image, attractiveness and body size in Gambians living in an urban community&lt;/title&gt;&lt;secondary-title&gt;Eat Weight Disord&lt;/secondary-title&gt;&lt;alt-title&gt;Eating and weight disorders : EWD&lt;/alt-title&gt;&lt;/titles&gt;&lt;pages&gt;100-9&lt;/pages&gt;&lt;volume&gt;11&lt;/volume&gt;&lt;number&gt;2&lt;/number&gt;&lt;edition&gt;2006/07/01&lt;/edition&gt;&lt;keywords&gt;&lt;keyword&gt;Adolescent: Adult: African Continental Ancestry Group: Age Factors: Anxiety: *Attitude to Health: Beauty: *Body Image: *Body Mass Index: Cross-Cultural Comparison: European Continental Ancestry Group: Female: Gambia/ethnology: Humans: Male: Middle Aged:&lt;/keyword&gt;&lt;/keywords&gt;&lt;dates&gt;&lt;year&gt;2006&lt;/year&gt;&lt;pub-dates&gt;&lt;date&gt;Jun&lt;/date&gt;&lt;/pub-dates&gt;&lt;/dates&gt;&lt;isbn&gt;1124-4909&lt;/isbn&gt;&lt;accession-num&gt;16809982&lt;/accession-num&gt;&lt;urls&gt;&lt;/urls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1)</w: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5D68A5D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ambia</w:t>
            </w:r>
          </w:p>
        </w:tc>
        <w:tc>
          <w:tcPr>
            <w:tcW w:w="2127" w:type="dxa"/>
            <w:hideMark/>
          </w:tcPr>
          <w:p w14:paraId="5286DDFD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1AFF025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4409656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3783D0D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6EEEF2A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F965182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43D16EC2" w14:textId="5CD7E96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imfukwe et al 2017</w: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Simfukwe&lt;/Author&gt;&lt;Year&gt;2017&lt;/Year&gt;&lt;RecNum&gt;13&lt;/RecNum&gt;&lt;DisplayText&gt;&lt;style face="superscript"&gt;(92)&lt;/style&gt;&lt;/DisplayText&gt;&lt;record&gt;&lt;rec-number&gt;13&lt;/rec-number&gt;&lt;foreign-keys&gt;&lt;key app="EN" db-id="2s2v50afea29rrewxe8xrdr1wsxxxv9e05ex" timestamp="0"&gt;13&lt;/key&gt;&lt;/foreign-keys&gt;&lt;ref-type name="Journal Article"&gt;17&lt;/ref-type&gt;&lt;contributors&gt;&lt;authors&gt;&lt;author&gt;Simfukwe, P.: Van Wyk, B.: Swart, C.&lt;/author&gt;&lt;/authors&gt;&lt;/contributors&gt;&lt;auth-address&gt;School of Public Health, Faculty of Community and Health Sciences, University of Western Cape. bvanwyk@uwc.ac.za.&lt;/auth-address&gt;&lt;titles&gt;&lt;title&gt;Perceptions, attitudes and challenges about obesity and adopting a healthy lifestyle among health workers in Pietermaritzburg, KwaZulu-Natal province&lt;/title&gt;&lt;secondary-title&gt;Afr J Prim Health Care Fam Med&lt;/secondary-title&gt;&lt;alt-title&gt;African journal of primary health care &amp;amp; family medicine&lt;/alt-title&gt;&lt;/titles&gt;&lt;pages&gt;e1-e9&lt;/pages&gt;&lt;volume&gt;9&lt;/volume&gt;&lt;number&gt;1&lt;/number&gt;&lt;edition&gt;2017/07/13&lt;/edition&gt;&lt;keywords&gt;&lt;keyword&gt;Adult: *Attitude of Health Personnel: *Diet: *Exercise: *Feeding Behavior: Female: *Health Behavior: *Healthy Lifestyle: Humans: Male: Middle Aged: *Obesity/prevention &amp;amp; control: Qualitative Research: South Africa&lt;/keyword&gt;&lt;/keywords&gt;&lt;dates&gt;&lt;year&gt;2017&lt;/year&gt;&lt;pub-dates&gt;&lt;date&gt;Jun 22&lt;/date&gt;&lt;/pub-dates&gt;&lt;/dates&gt;&lt;isbn&gt;2071-2928&lt;/isbn&gt;&lt;accession-num&gt;28697616&lt;/accession-num&gt;&lt;urls&gt;&lt;related-urls&gt;&lt;url&gt;https://www.ncbi.nlm.nih.gov/pmc/articles/PMC5506499/pdf/PHCFM-9-1276.pdf&lt;/url&gt;&lt;/related-urls&gt;&lt;/urls&gt;&lt;custom2&gt;PMC5506499&lt;/custom2&gt;&lt;electronic-resource-num&gt;10.4102/phcfm.v9i1.1276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2)</w:t>
            </w:r>
            <w:r w:rsidR="006B0627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492F186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44894D9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0F83034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0218858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117871B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4B00400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ADADCE3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44C1DC71" w14:textId="0D0F9BFE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kaal and Pengpid 2011</w:t>
            </w:r>
            <w:r w:rsidR="00EC72D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Skaal&lt;/Author&gt;&lt;Year&gt;2011&lt;/Year&gt;&lt;RecNum&gt;46&lt;/RecNum&gt;&lt;DisplayText&gt;&lt;style face="superscript"&gt;(93)&lt;/style&gt;&lt;/DisplayText&gt;&lt;record&gt;&lt;rec-number&gt;46&lt;/rec-number&gt;&lt;foreign-keys&gt;&lt;key app="EN" db-id="2s2v50afea29rrewxe8xrdr1wsxxxv9e05ex" timestamp="0"&gt;46&lt;/key&gt;&lt;/foreign-keys&gt;&lt;ref-type name="Journal Article"&gt;17&lt;/ref-type&gt;&lt;contributors&gt;&lt;authors&gt;&lt;author&gt;Skaal, L.: Pengpid, S.&lt;/author&gt;&lt;/authors&gt;&lt;/contributors&gt;&lt;titles&gt;&lt;title&gt;Obesity and health problems among South African healthcare workers: Do healthcare workers take care of themselves?&lt;/title&gt;&lt;secondary-title&gt;South African Family Practice&lt;/secondary-title&gt;&lt;/titles&gt;&lt;periodical&gt;&lt;full-title&gt;South African Family Practice&lt;/full-title&gt;&lt;/periodical&gt;&lt;pages&gt;563-567&lt;/pages&gt;&lt;volume&gt;53&lt;/volume&gt;&lt;number&gt;6&lt;/number&gt;&lt;dates&gt;&lt;year&gt;2011&lt;/year&gt;&lt;/dates&gt;&lt;work-type&gt;Article&lt;/work-type&gt;&lt;urls&gt;&lt;related-urls&gt;&lt;url&gt;https://www.scopus.com/inward/record.uri?eid=2-s2.0-84878486594&amp;amp;doi=10.1080%2f20786204.2011.10874153&amp;amp;partnerID=40&amp;amp;md5=a7cccf49647c3432ff1cf9ff869137de&lt;/url&gt;&lt;url&gt;https://www.tandfonline.com/doi/pdf/10.1080/20786204.2011.10874153?needAccess=true&lt;/url&gt;&lt;/related-urls&gt;&lt;/urls&gt;&lt;electronic-resource-num&gt;10.1080/20786204.2011.10874153&lt;/electronic-resource-num&gt;&lt;remote-database-name&gt;Scopus &amp;#xD;&lt;/remote-database-name&gt;&lt;/record&gt;&lt;/Cite&gt;&lt;/EndNote&gt;</w:instrText>
            </w:r>
            <w:r w:rsidR="00EC72D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3)</w:t>
            </w:r>
            <w:r w:rsidR="00EC72D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C32AA66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1EBFF29C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44CAFF32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3AAD07AB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1B0BF12E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430452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04C94F19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7958CEDF" w14:textId="3236836D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Tuakli-Wosornu et al 2014</w:t>
            </w:r>
            <w:r w:rsidR="00EC72D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Tuakli-Wosornu&lt;/Author&gt;&lt;Year&gt;2014&lt;/Year&gt;&lt;RecNum&gt;4&lt;/RecNum&gt;&lt;DisplayText&gt;&lt;style face="superscript"&gt;(94)&lt;/style&gt;&lt;/DisplayText&gt;&lt;record&gt;&lt;rec-number&gt;4&lt;/rec-number&gt;&lt;foreign-keys&gt;&lt;key app="EN" db-id="2s2v50afea29rrewxe8xrdr1wsxxxv9e05ex" timestamp="0"&gt;4&lt;/key&gt;&lt;/foreign-keys&gt;&lt;ref-type name="Journal Article"&gt;17&lt;/ref-type&gt;&lt;contributors&gt;&lt;authors&gt;&lt;author&gt;Tuakli-Wosornu, Y. A.: Rowan, M.: Gittelsohn, J.&lt;/author&gt;&lt;/authors&gt;&lt;/contributors&gt;&lt;titles&gt;&lt;title&gt;Perceptions of physical activity, activity preferences and health among a group of adult women in urban Ghana: a pilot study&lt;/title&gt;&lt;secondary-title&gt;Ghana medical journal&lt;/secondary-title&gt;&lt;/titles&gt;&lt;pages&gt;3-13&lt;/pages&gt;&lt;volume&gt;48&lt;/volume&gt;&lt;number&gt;1&lt;/number&gt;&lt;dates&gt;&lt;year&gt;2014&lt;/year&gt;&lt;/dates&gt;&lt;publisher&gt;Ghana Medical Association&lt;/publisher&gt;&lt;isbn&gt;0016-9560&lt;/isbn&gt;&lt;accession-num&gt;25320395&lt;/accession-num&gt;&lt;urls&gt;&lt;related-urls&gt;&lt;url&gt;https://www.ncbi.nlm.nih.gov/pubmed/25320395: https://www.ncbi.nlm.nih.gov/pmc/PMC4196530/&lt;/url&gt;&lt;url&gt;https://www.ncbi.nlm.nih.gov/pmc/articles/PMC4196530/pdf/GMJ4801-0003.pdf&lt;/url&gt;&lt;/related-urls&gt;&lt;/urls&gt;&lt;remote-database-name&gt;PubMed &amp;#xD;&lt;/remote-database-name&gt;&lt;/record&gt;&lt;/Cite&gt;&lt;/EndNote&gt;</w:instrText>
            </w:r>
            <w:r w:rsidR="00EC72D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4)</w:t>
            </w:r>
            <w:r w:rsidR="00EC72DE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5F053C1E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66E03585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Mixed Methods</w:t>
            </w:r>
          </w:p>
        </w:tc>
        <w:tc>
          <w:tcPr>
            <w:tcW w:w="1417" w:type="dxa"/>
            <w:noWrap/>
            <w:hideMark/>
          </w:tcPr>
          <w:p w14:paraId="42721B5D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E9095C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7BCEC8B5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46F6CAA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1AE41638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39EC312C" w14:textId="77AFADEB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Tumusiime and Frantz 2006</w:t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Tumusiime&lt;/Author&gt;&lt;Year&gt;2006&lt;/Year&gt;&lt;RecNum&gt;126&lt;/RecNum&gt;&lt;DisplayText&gt;&lt;style face="superscript"&gt;(95)&lt;/style&gt;&lt;/DisplayText&gt;&lt;record&gt;&lt;rec-number&gt;126&lt;/rec-number&gt;&lt;foreign-keys&gt;&lt;key app="EN" db-id="2s2v50afea29rrewxe8xrdr1wsxxxv9e05ex" timestamp="1702652747"&gt;126&lt;/key&gt;&lt;/foreign-keys&gt;&lt;ref-type name="Journal Article"&gt;17&lt;/ref-type&gt;&lt;contributors&gt;&lt;authors&gt;&lt;author&gt;Tumusiime, DK&lt;/author&gt;&lt;author&gt;Frantz, Jose M&lt;/author&gt;&lt;/authors&gt;&lt;/contributors&gt;&lt;titles&gt;&lt;title&gt;Influence of previous participation in physical activity on its perceptions among tertiary institution students: physical activity and health&lt;/title&gt;&lt;secondary-title&gt;African Journal for Physical Health Education, Recreation and Dance&lt;/secondary-title&gt;&lt;/titles&gt;&lt;periodical&gt;&lt;full-title&gt;African Journal for Physical Health Education, Recreation and Dance&lt;/full-title&gt;&lt;/periodical&gt;&lt;pages&gt;287-297&lt;/pages&gt;&lt;volume&gt;12&lt;/volume&gt;&lt;number&gt;3&lt;/number&gt;&lt;dates&gt;&lt;year&gt;2006&lt;/year&gt;&lt;/dates&gt;&lt;isbn&gt;1117-4315&lt;/isbn&gt;&lt;urls&gt;&lt;/urls&gt;&lt;/record&gt;&lt;/Cite&gt;&lt;/EndNote&gt;</w:instrText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5)</w:t>
            </w:r>
            <w:r w:rsidR="00E31D04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5273C9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Rwanda</w:t>
            </w:r>
          </w:p>
        </w:tc>
        <w:tc>
          <w:tcPr>
            <w:tcW w:w="2127" w:type="dxa"/>
            <w:hideMark/>
          </w:tcPr>
          <w:p w14:paraId="3D4BBA3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1D333ED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51FDE7A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14AC40E5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2F423B27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3FD4B134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3B352E06" w14:textId="6D932D01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Tuoyire et al 2018</w: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Tuoyire&lt;/Author&gt;&lt;Year&gt;2018&lt;/Year&gt;&lt;RecNum&gt;53&lt;/RecNum&gt;&lt;DisplayText&gt;&lt;style face="superscript"&gt;(96)&lt;/style&gt;&lt;/DisplayText&gt;&lt;record&gt;&lt;rec-number&gt;53&lt;/rec-number&gt;&lt;foreign-keys&gt;&lt;key app="EN" db-id="2s2v50afea29rrewxe8xrdr1wsxxxv9e05ex" timestamp="0"&gt;53&lt;/key&gt;&lt;/foreign-keys&gt;&lt;ref-type name="Journal Article"&gt;17&lt;/ref-type&gt;&lt;contributors&gt;&lt;authors&gt;&lt;author&gt;Tuoyire, D. A.: Kumi-Kyereme, A.: Doku, D. T.: Amo-Adjei, J.&lt;/author&gt;&lt;/authors&gt;&lt;/contributors&gt;&lt;auth-address&gt;a Department of Community Medicine, School of Medical Sciences , University of Cape Coast , Cape Coast , Ghana.: b Department of Population &amp;amp; Health , University of Cape Coast , Cape Coast , Ghana.: c School of Health Sciences , University of Tampere , Tampere , Finland.: d African Population and Health Research Centre , Nairobi , Kenya.&lt;/auth-address&gt;&lt;titles&gt;&lt;title&gt;Perceived ideal body size of Ghanaian women: &amp;quot;Not too skinny, but not too fat&amp;quot;&lt;/title&gt;&lt;secondary-title&gt;Women Health&lt;/secondary-title&gt;&lt;alt-title&gt;Women &amp;amp; health&lt;/alt-title&gt;&lt;/titles&gt;&lt;pages&gt;583-597&lt;/pages&gt;&lt;volume&gt;58&lt;/volume&gt;&lt;number&gt;5&lt;/number&gt;&lt;edition&gt;2017/04/21&lt;/edition&gt;&lt;keywords&gt;&lt;keyword&gt;Adult: Body Image/*psychology: Body Mass Index: Body Size/*ethnology: Female: Ghana/epidemiology: Humans: Interviews as Topic: Middle Aged: Obesity/*epidemiology: Overweight/*epidemiology: Qualitative Research: Thinness/epidemiology: *Body size: *Ghanai&lt;/keyword&gt;&lt;/keywords&gt;&lt;dates&gt;&lt;year&gt;2018&lt;/year&gt;&lt;pub-dates&gt;&lt;date&gt;May-Jun&lt;/date&gt;&lt;/pub-dates&gt;&lt;/dates&gt;&lt;isbn&gt;0363-0242&lt;/isbn&gt;&lt;accession-num&gt;28426342&lt;/accession-num&gt;&lt;urls&gt;&lt;related-urls&gt;&lt;url&gt;https://www.tandfonline.com/doi/pdf/10.1080/03630242.2017.1321607?needAccess=true&lt;/url&gt;&lt;/related-urls&gt;&lt;/urls&gt;&lt;electronic-resource-num&gt;10.1080/03630242.2017.1321607&lt;/electronic-resource-num&gt;&lt;remote-database-name&gt; &amp;#xD;&lt;/remote-database-name&gt;&lt;remote-database-provider&gt;NLM&lt;/remote-database-provider&gt;&lt;language&gt;eng&lt;/language&gt;&lt;/record&gt;&lt;/Cite&gt;&lt;/EndNote&gt;</w:instrTex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6)</w: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02336131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Ghana</w:t>
            </w:r>
          </w:p>
        </w:tc>
        <w:tc>
          <w:tcPr>
            <w:tcW w:w="2127" w:type="dxa"/>
            <w:hideMark/>
          </w:tcPr>
          <w:p w14:paraId="08245372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74A1EA32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2A27054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2CBBE78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3FAF36C3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30E8FA71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5D9EF3FA" w14:textId="779B9714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val="nl-NL"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val="nl-NL" w:eastAsia="en-US"/>
              </w:rPr>
              <w:lastRenderedPageBreak/>
              <w:t>van den Berg et al 2012</w: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val="nl-NL"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val="nl-NL" w:eastAsia="en-US"/>
              </w:rPr>
              <w:instrText xml:space="preserve"> ADDIN EN.CITE &lt;EndNote&gt;&lt;Cite&gt;&lt;Author&gt;van den Berg&lt;/Author&gt;&lt;Year&gt;2012&lt;/Year&gt;&lt;RecNum&gt;111&lt;/RecNum&gt;&lt;DisplayText&gt;&lt;style face="superscript"&gt;(97)&lt;/style&gt;&lt;/DisplayText&gt;&lt;record&gt;&lt;rec-number&gt;111&lt;/rec-number&gt;&lt;foreign-keys&gt;&lt;key app="EN" db-id="2s2v50afea29rrewxe8xrdr1wsxxxv9e05ex" timestamp="0"&gt;111&lt;/key&gt;&lt;/foreign-keys&gt;&lt;ref-type name="Journal Article"&gt;17&lt;/ref-type&gt;&lt;contributors&gt;&lt;authors&gt;&lt;author&gt;van den Berg, Violet L.&lt;/author&gt;&lt;author&gt;Okeyo, Alice P.&lt;/author&gt;&lt;author&gt;Dannhauser, Andre&lt;/author&gt;&lt;author&gt;Nel, Mariette&lt;/author&gt;&lt;/authors&gt;&lt;/contributors&gt;&lt;titles&gt;&lt;title&gt;Body weight, eating practices and nutritional knowledge amongst university nursing students, Eastern Cape, South Africa&lt;/title&gt;&lt;secondary-title&gt;African Journal of Primary Health Care &amp;amp; Family Medicine&lt;/secondary-title&gt;&lt;/titles&gt;&lt;pages&gt;323&lt;/pages&gt;&lt;volume&gt;4&lt;/volume&gt;&lt;number&gt;1&lt;/number&gt;&lt;dates&gt;&lt;year&gt;2012&lt;/year&gt;&lt;/dates&gt;&lt;publisher&gt;AOSIS OpenJournals&lt;/publisher&gt;&lt;isbn&gt;2071-2928&amp;#xD;2071-2936&lt;/isbn&gt;&lt;accession-num&gt;PMC4565438&lt;/accession-num&gt;&lt;urls&gt;&lt;related-urls&gt;&lt;url&gt;https://www.ncbi.nlm.nih.gov/pmc/articles/PMC4565438/&lt;/url&gt;&lt;url&gt;https://www.ncbi.nlm.nih.gov/pmc/PMC4565438/&lt;/url&gt;&lt;/related-urls&gt;&lt;/urls&gt;&lt;electronic-resource-num&gt;10.4102/phcfm.v4i1.323&lt;/electronic-resource-num&gt;&lt;remote-database-name&gt;PMC&lt;/remote-database-name&gt;&lt;/record&gt;&lt;/Cite&gt;&lt;/EndNote&gt;</w:instrTex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val="nl-NL"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val="nl-NL" w:eastAsia="en-US"/>
              </w:rPr>
              <w:t>(97)</w: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val="nl-NL"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602A0B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1DDCD06C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3B347256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6613226F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hideMark/>
          </w:tcPr>
          <w:p w14:paraId="071CEA5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  <w:hideMark/>
          </w:tcPr>
          <w:p w14:paraId="7B561823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2D916673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74DC811D" w14:textId="12CEB3B0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Venter et al 2009</w:t>
            </w:r>
            <w:r w:rsidR="00B23A0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Venter&lt;/Author&gt;&lt;Year&gt;2009&lt;/Year&gt;&lt;RecNum&gt;127&lt;/RecNum&gt;&lt;DisplayText&gt;&lt;style face="superscript"&gt;(98)&lt;/style&gt;&lt;/DisplayText&gt;&lt;record&gt;&lt;rec-number&gt;127&lt;/rec-number&gt;&lt;foreign-keys&gt;&lt;key app="EN" db-id="2s2v50afea29rrewxe8xrdr1wsxxxv9e05ex" timestamp="1702652805"&gt;127&lt;/key&gt;&lt;/foreign-keys&gt;&lt;ref-type name="Journal Article"&gt;17&lt;/ref-type&gt;&lt;contributors&gt;&lt;authors&gt;&lt;author&gt;Venter, Francina C&lt;/author&gt;&lt;author&gt;Walsh, Corinna M&lt;/author&gt;&lt;author&gt;Slabber, Marthinette&lt;/author&gt;&lt;author&gt;Bester, Christina J&lt;/author&gt;&lt;/authors&gt;&lt;/contributors&gt;&lt;titles&gt;&lt;title&gt;Body size perception of African women (25-44 years) in Manguang&lt;/title&gt;&lt;secondary-title&gt;Journal of Consumer Sciences&lt;/secondary-title&gt;&lt;/titles&gt;&lt;periodical&gt;&lt;full-title&gt;Journal of Consumer Sciences&lt;/full-title&gt;&lt;/periodical&gt;&lt;volume&gt;37&lt;/volume&gt;&lt;dates&gt;&lt;year&gt;2009&lt;/year&gt;&lt;/dates&gt;&lt;isbn&gt;0378-5254&lt;/isbn&gt;&lt;urls&gt;&lt;/urls&gt;&lt;/record&gt;&lt;/Cite&gt;&lt;/EndNote&gt;</w:instrText>
            </w:r>
            <w:r w:rsidR="00B23A0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8)</w:t>
            </w:r>
            <w:r w:rsidR="00B23A0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4A521AFD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4AE233A7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62E45C0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6DABEBAF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777D82A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250AE21E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7028B7" w:rsidRPr="002B2DD3" w14:paraId="7A880E50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hideMark/>
          </w:tcPr>
          <w:p w14:paraId="3E14238B" w14:textId="6D3A5BD9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Walter et al 2011</w: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Walter&lt;/Author&gt;&lt;Year&gt;2011&lt;/Year&gt;&lt;RecNum&gt;83&lt;/RecNum&gt;&lt;DisplayText&gt;&lt;style face="superscript"&gt;(99)&lt;/style&gt;&lt;/DisplayText&gt;&lt;record&gt;&lt;rec-number&gt;83&lt;/rec-number&gt;&lt;foreign-keys&gt;&lt;key app="EN" db-id="2s2v50afea29rrewxe8xrdr1wsxxxv9e05ex" timestamp="0"&gt;83&lt;/key&gt;&lt;/foreign-keys&gt;&lt;ref-type name="Journal Article"&gt;17&lt;/ref-type&gt;&lt;contributors&gt;&lt;authors&gt;&lt;author&gt;Walter, Cheryl M: Du Randt, Rosa&lt;/author&gt;&lt;/authors&gt;&lt;/contributors&gt;&lt;titles&gt;&lt;title&gt;Socio-cultural barriers to physical activity among black isixhosa speaking professional women in the nelson mandela metropolitan municipality&lt;/title&gt;&lt;secondary-title&gt;South African Journal for Research in Sport, Physical Education and Recreation&lt;/secondary-title&gt;&lt;/titles&gt;&lt;pages&gt;143-155&lt;/pages&gt;&lt;volume&gt;33&lt;/volume&gt;&lt;number&gt;2&lt;/number&gt;&lt;dates&gt;&lt;year&gt;2011&lt;/year&gt;&lt;/dates&gt;&lt;isbn&gt;0379-9069&lt;/isbn&gt;&lt;urls&gt;&lt;/urls&gt;&lt;remote-database-name&gt; &amp;#xD;&lt;/remote-database-name&gt;&lt;/record&gt;&lt;/Cite&gt;&lt;/EndNote&gt;</w:instrTex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99)</w:t>
            </w:r>
            <w:r w:rsidR="00D85A8C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25A45634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outh Africa</w:t>
            </w:r>
          </w:p>
        </w:tc>
        <w:tc>
          <w:tcPr>
            <w:tcW w:w="2127" w:type="dxa"/>
            <w:hideMark/>
          </w:tcPr>
          <w:p w14:paraId="2C8BC00A" w14:textId="77777777" w:rsidR="007028B7" w:rsidRPr="002B2DD3" w:rsidRDefault="007028B7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  <w:hideMark/>
          </w:tcPr>
          <w:p w14:paraId="08530D7D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75391D51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  <w:hideMark/>
          </w:tcPr>
          <w:p w14:paraId="2B26B360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06BC2299" w14:textId="77777777" w:rsidR="007028B7" w:rsidRPr="002B2DD3" w:rsidRDefault="007028B7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  <w:tr w:rsidR="007028B7" w:rsidRPr="002B2DD3" w14:paraId="42F2C30E" w14:textId="77777777" w:rsidTr="007028B7">
        <w:trPr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  <w:hideMark/>
          </w:tcPr>
          <w:p w14:paraId="5099FEE2" w14:textId="76A1B81C" w:rsidR="007028B7" w:rsidRPr="002B2DD3" w:rsidRDefault="007028B7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Yepes et al 2016</w:t>
            </w:r>
            <w:r w:rsidR="004C055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/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&lt;EndNote&gt;&lt;Cite&gt;&lt;Author&gt;Yepes&lt;/Author&gt;&lt;Year&gt;2016&lt;/Year&gt;&lt;RecNum&gt;128&lt;/RecNum&gt;&lt;DisplayText&gt;&lt;style face="superscript"&gt;(100)&lt;/style&gt;&lt;/DisplayText&gt;&lt;record&gt;&lt;rec-number&gt;128&lt;/rec-number&gt;&lt;foreign-keys&gt;&lt;key app="EN" db-id="2s2v50afea29rrewxe8xrdr1wsxxxv9e05ex" timestamp="1702652900"&gt;128&lt;/key&gt;&lt;/foreign-keys&gt;&lt;ref-type name="Journal Article"&gt;17&lt;/ref-type&gt;&lt;contributors&gt;&lt;authors&gt;&lt;author&gt;Yepes, Maryam&lt;/author&gt;&lt;author&gt;Maurer, Jürgen&lt;/author&gt;&lt;author&gt;Stringhini, Silvia&lt;/author&gt;&lt;author&gt;Viswanathan, Barathi&lt;/author&gt;&lt;author&gt;Gedeon, Jude&lt;/author&gt;&lt;author&gt;Bovet, Pascal&lt;/author&gt;&lt;/authors&gt;&lt;/contributors&gt;&lt;titles&gt;&lt;title&gt;Ideal body size as a mediator for the gender-specific association between socioeconomic status and body mass index: evidence from an upper-middle–income country in the African region&lt;/title&gt;&lt;secondary-title&gt;Health Education &amp;amp; Behavior&lt;/secondary-title&gt;&lt;/titles&gt;&lt;periodical&gt;&lt;full-title&gt;Health Education &amp;amp; Behavior&lt;/full-title&gt;&lt;/periodical&gt;&lt;pages&gt;56S-63S&lt;/pages&gt;&lt;volume&gt;43&lt;/volume&gt;&lt;number&gt;1_suppl&lt;/number&gt;&lt;dates&gt;&lt;year&gt;2016&lt;/year&gt;&lt;/dates&gt;&lt;isbn&gt;1090-1981&lt;/isbn&gt;&lt;urls&gt;&lt;/urls&gt;&lt;/record&gt;&lt;/Cite&gt;&lt;/EndNote&gt;</w:instrText>
            </w:r>
            <w:r w:rsidR="004C055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00)</w:t>
            </w:r>
            <w:r w:rsidR="004C0559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  <w:hideMark/>
          </w:tcPr>
          <w:p w14:paraId="3ED40CA0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Seychelles</w:t>
            </w:r>
          </w:p>
        </w:tc>
        <w:tc>
          <w:tcPr>
            <w:tcW w:w="2127" w:type="dxa"/>
            <w:hideMark/>
          </w:tcPr>
          <w:p w14:paraId="67F53EDF" w14:textId="77777777" w:rsidR="007028B7" w:rsidRPr="002B2DD3" w:rsidRDefault="007028B7" w:rsidP="007028B7">
            <w:pPr>
              <w:spacing w:line="220" w:lineRule="exac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Cross-sectional study</w:t>
            </w:r>
          </w:p>
        </w:tc>
        <w:tc>
          <w:tcPr>
            <w:tcW w:w="1417" w:type="dxa"/>
            <w:noWrap/>
            <w:hideMark/>
          </w:tcPr>
          <w:p w14:paraId="4679EEAB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hideMark/>
          </w:tcPr>
          <w:p w14:paraId="4EC5E10C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7" w:type="dxa"/>
            <w:noWrap/>
            <w:hideMark/>
          </w:tcPr>
          <w:p w14:paraId="18577BC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  <w:noWrap/>
            <w:hideMark/>
          </w:tcPr>
          <w:p w14:paraId="6F3442C7" w14:textId="77777777" w:rsidR="007028B7" w:rsidRPr="002B2DD3" w:rsidRDefault="007028B7" w:rsidP="007028B7">
            <w:pPr>
              <w:spacing w:line="22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</w:tr>
      <w:tr w:rsidR="00D13F54" w:rsidRPr="002B2DD3" w14:paraId="1708E886" w14:textId="77777777" w:rsidTr="007028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2" w:type="dxa"/>
            <w:noWrap/>
          </w:tcPr>
          <w:p w14:paraId="1C33CACE" w14:textId="1211D55C" w:rsidR="00D13F54" w:rsidRPr="002B2DD3" w:rsidRDefault="002936DE" w:rsidP="007028B7">
            <w:pPr>
              <w:pStyle w:val="ListParagraph"/>
              <w:numPr>
                <w:ilvl w:val="0"/>
                <w:numId w:val="1"/>
              </w:numPr>
              <w:spacing w:line="220" w:lineRule="exact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Yiga et al 2021</w:t>
            </w: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ZaWdhPC9BdXRob3I+PFllYXI+MjAyMTwvWWVhcj48UmVj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=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begin">
                <w:fldData xml:space="preserve">PEVuZE5vdGU+PENpdGU+PEF1dGhvcj5ZaWdhPC9BdXRob3I+PFllYXI+MjAyMTwvWWVhcj48UmVj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=
</w:fldData>
              </w:fldCha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instrText xml:space="preserve"> ADDIN EN.CITE.DATA </w:instrText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="002B2DD3"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separate"/>
            </w:r>
            <w:r w:rsidR="002B2DD3" w:rsidRPr="002B2DD3">
              <w:rPr>
                <w:rFonts w:asciiTheme="majorBidi" w:eastAsia="Calibri" w:hAnsiTheme="majorBidi" w:cstheme="majorBidi"/>
                <w:noProof/>
                <w:sz w:val="24"/>
                <w:szCs w:val="24"/>
                <w:vertAlign w:val="superscript"/>
                <w:lang w:eastAsia="en-US"/>
              </w:rPr>
              <w:t>(101)</w:t>
            </w: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fldChar w:fldCharType="end"/>
            </w:r>
          </w:p>
        </w:tc>
        <w:tc>
          <w:tcPr>
            <w:tcW w:w="2006" w:type="dxa"/>
            <w:noWrap/>
          </w:tcPr>
          <w:p w14:paraId="09F7F84A" w14:textId="1AB278C5" w:rsidR="00D13F54" w:rsidRPr="002B2DD3" w:rsidRDefault="002936DE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Uganda</w:t>
            </w:r>
          </w:p>
        </w:tc>
        <w:tc>
          <w:tcPr>
            <w:tcW w:w="2127" w:type="dxa"/>
          </w:tcPr>
          <w:p w14:paraId="08FCE2E3" w14:textId="6D8AE4C3" w:rsidR="00D13F54" w:rsidRPr="002B2DD3" w:rsidRDefault="002936DE" w:rsidP="007028B7">
            <w:pPr>
              <w:spacing w:line="220" w:lineRule="exac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Qualitative</w:t>
            </w:r>
          </w:p>
        </w:tc>
        <w:tc>
          <w:tcPr>
            <w:tcW w:w="1417" w:type="dxa"/>
            <w:noWrap/>
          </w:tcPr>
          <w:p w14:paraId="6898D430" w14:textId="77777777" w:rsidR="00D13F54" w:rsidRPr="002B2DD3" w:rsidRDefault="00D13F54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8" w:type="dxa"/>
          </w:tcPr>
          <w:p w14:paraId="4A111858" w14:textId="77777777" w:rsidR="00D13F54" w:rsidRPr="002B2DD3" w:rsidRDefault="00D13F54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</w:p>
        </w:tc>
        <w:tc>
          <w:tcPr>
            <w:tcW w:w="1417" w:type="dxa"/>
            <w:noWrap/>
          </w:tcPr>
          <w:p w14:paraId="0CDFB8D2" w14:textId="33BD28C5" w:rsidR="00D13F54" w:rsidRPr="002B2DD3" w:rsidRDefault="002936DE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  <w:tc>
          <w:tcPr>
            <w:tcW w:w="1418" w:type="dxa"/>
            <w:noWrap/>
          </w:tcPr>
          <w:p w14:paraId="7DC20363" w14:textId="4599D837" w:rsidR="00D13F54" w:rsidRPr="002B2DD3" w:rsidRDefault="002936DE" w:rsidP="007028B7">
            <w:pPr>
              <w:spacing w:line="22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</w:pPr>
            <w:r w:rsidRPr="002B2DD3">
              <w:rPr>
                <w:rFonts w:asciiTheme="majorBidi" w:eastAsia="Calibri" w:hAnsiTheme="majorBidi" w:cstheme="majorBidi"/>
                <w:sz w:val="24"/>
                <w:szCs w:val="24"/>
                <w:lang w:eastAsia="en-US"/>
              </w:rPr>
              <w:t>√</w:t>
            </w:r>
          </w:p>
        </w:tc>
      </w:tr>
    </w:tbl>
    <w:p w14:paraId="781111A6" w14:textId="77777777" w:rsidR="00681687" w:rsidRPr="002B2DD3" w:rsidRDefault="00681687">
      <w:pPr>
        <w:rPr>
          <w:rFonts w:asciiTheme="majorBidi" w:hAnsiTheme="majorBidi" w:cstheme="majorBidi"/>
          <w:sz w:val="24"/>
          <w:szCs w:val="24"/>
        </w:rPr>
      </w:pPr>
    </w:p>
    <w:p w14:paraId="240AB214" w14:textId="77777777" w:rsidR="00681687" w:rsidRPr="002B2DD3" w:rsidRDefault="00681687">
      <w:pPr>
        <w:rPr>
          <w:rFonts w:asciiTheme="majorBidi" w:hAnsiTheme="majorBidi" w:cstheme="majorBidi"/>
          <w:sz w:val="24"/>
          <w:szCs w:val="24"/>
        </w:rPr>
      </w:pPr>
    </w:p>
    <w:p w14:paraId="6C07761A" w14:textId="77777777" w:rsidR="002B2DD3" w:rsidRPr="002B2DD3" w:rsidRDefault="00681687" w:rsidP="002B2DD3">
      <w:pPr>
        <w:pStyle w:val="EndNoteBibliography"/>
        <w:spacing w:after="0"/>
        <w:ind w:left="720" w:hanging="720"/>
      </w:pPr>
      <w:r w:rsidRPr="002B2DD3">
        <w:rPr>
          <w:rFonts w:asciiTheme="majorBidi" w:hAnsiTheme="majorBidi" w:cstheme="majorBidi"/>
          <w:sz w:val="24"/>
          <w:szCs w:val="24"/>
        </w:rPr>
        <w:fldChar w:fldCharType="begin"/>
      </w:r>
      <w:r w:rsidRPr="00D0681D">
        <w:rPr>
          <w:rFonts w:asciiTheme="majorBidi" w:hAnsiTheme="majorBidi" w:cstheme="majorBidi"/>
          <w:sz w:val="24"/>
          <w:szCs w:val="24"/>
          <w:lang w:val="nl-NL"/>
        </w:rPr>
        <w:instrText xml:space="preserve"> ADDIN EN.REFLIST </w:instrText>
      </w:r>
      <w:r w:rsidRPr="002B2DD3">
        <w:rPr>
          <w:rFonts w:asciiTheme="majorBidi" w:hAnsiTheme="majorBidi" w:cstheme="majorBidi"/>
          <w:sz w:val="24"/>
          <w:szCs w:val="24"/>
        </w:rPr>
        <w:fldChar w:fldCharType="separate"/>
      </w:r>
      <w:r w:rsidR="002B2DD3" w:rsidRPr="00D0681D">
        <w:rPr>
          <w:lang w:val="nl-NL"/>
        </w:rPr>
        <w:t>1.</w:t>
      </w:r>
      <w:r w:rsidR="002B2DD3" w:rsidRPr="00D0681D">
        <w:rPr>
          <w:lang w:val="nl-NL"/>
        </w:rPr>
        <w:tab/>
        <w:t>Adedokun AO, Ter Goon D, Owolabi EO</w:t>
      </w:r>
      <w:r w:rsidR="002B2DD3" w:rsidRPr="00D0681D">
        <w:rPr>
          <w:i/>
          <w:lang w:val="nl-NL"/>
        </w:rPr>
        <w:t xml:space="preserve"> et al.</w:t>
      </w:r>
      <w:r w:rsidR="002B2DD3" w:rsidRPr="00D0681D">
        <w:rPr>
          <w:lang w:val="nl-NL"/>
        </w:rPr>
        <w:t xml:space="preserve"> </w:t>
      </w:r>
      <w:r w:rsidR="002B2DD3" w:rsidRPr="002B2DD3">
        <w:t xml:space="preserve">(2019) Prevalence, awareness, and determinants of type 2 diabetes mellitus among commercial taxi drivers in buffalo city metropolitan municipality South Africa: A cross-sectional survey. </w:t>
      </w:r>
      <w:r w:rsidR="002B2DD3" w:rsidRPr="002B2DD3">
        <w:rPr>
          <w:i/>
        </w:rPr>
        <w:t>Medicine</w:t>
      </w:r>
      <w:r w:rsidR="002B2DD3" w:rsidRPr="002B2DD3">
        <w:t xml:space="preserve"> 98, e14652.</w:t>
      </w:r>
    </w:p>
    <w:p w14:paraId="4596969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.</w:t>
      </w:r>
      <w:r w:rsidRPr="002B2DD3">
        <w:tab/>
        <w:t xml:space="preserve">Agbana RD, Adegbilero-Iwari OE, Amu EO Ijabadeniyi OA (2020) Awareness and risk burden of diabetes mellitus in a rural community of Ekiti State, South-Western Nigeria. </w:t>
      </w:r>
      <w:r w:rsidRPr="002B2DD3">
        <w:rPr>
          <w:i/>
        </w:rPr>
        <w:t>J Prev Med Hyg</w:t>
      </w:r>
      <w:r w:rsidRPr="002B2DD3">
        <w:t xml:space="preserve"> 61, E593-e600.</w:t>
      </w:r>
    </w:p>
    <w:p w14:paraId="3FEB9D1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.</w:t>
      </w:r>
      <w:r w:rsidRPr="002B2DD3">
        <w:tab/>
        <w:t xml:space="preserve">Akinpelu AO, OO: Adekanla, BA (2015) Body size perceptions and weight status of adults in a Nigerian rural community. </w:t>
      </w:r>
      <w:r w:rsidRPr="002B2DD3">
        <w:rPr>
          <w:i/>
        </w:rPr>
        <w:t>Annals of medical and health sciences research</w:t>
      </w:r>
      <w:r w:rsidRPr="002B2DD3">
        <w:t xml:space="preserve"> 5, 358-364.</w:t>
      </w:r>
    </w:p>
    <w:p w14:paraId="3AF22257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.</w:t>
      </w:r>
      <w:r w:rsidRPr="002B2DD3">
        <w:tab/>
        <w:t xml:space="preserve">Alemayehu AM, Dagne H Dagnew B (2020) Knowledge and associated factors towards diabetes mellitus among adult non-diabetic community members of Gondar city, Ethiopia 2019. </w:t>
      </w:r>
      <w:r w:rsidRPr="002B2DD3">
        <w:rPr>
          <w:i/>
        </w:rPr>
        <w:t>PloS one</w:t>
      </w:r>
      <w:r w:rsidRPr="002B2DD3">
        <w:t xml:space="preserve"> 15, e0230880.</w:t>
      </w:r>
    </w:p>
    <w:p w14:paraId="33FDF521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.</w:t>
      </w:r>
      <w:r w:rsidRPr="002B2DD3">
        <w:tab/>
        <w:t xml:space="preserve">Alemayehu AM &amp; Sisay MM (2021) Attitude towards diabetes mellitus among adult communities in Gondar city, Ethiopia. </w:t>
      </w:r>
      <w:r w:rsidRPr="002B2DD3">
        <w:rPr>
          <w:i/>
        </w:rPr>
        <w:t>PLoS One</w:t>
      </w:r>
      <w:r w:rsidRPr="002B2DD3">
        <w:t xml:space="preserve"> 16, e0251777.</w:t>
      </w:r>
    </w:p>
    <w:p w14:paraId="6D20F144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.</w:t>
      </w:r>
      <w:r w:rsidRPr="002B2DD3">
        <w:tab/>
        <w:t>Alwan H, Viswanathan B, Williams J</w:t>
      </w:r>
      <w:r w:rsidRPr="002B2DD3">
        <w:rPr>
          <w:i/>
        </w:rPr>
        <w:t xml:space="preserve"> et al.</w:t>
      </w:r>
      <w:r w:rsidRPr="002B2DD3">
        <w:t xml:space="preserve"> (2010) Association between weight perception and socioeconomic status among adults in the Seychelles. </w:t>
      </w:r>
      <w:r w:rsidRPr="002B2DD3">
        <w:rPr>
          <w:i/>
        </w:rPr>
        <w:t>BMC public health</w:t>
      </w:r>
      <w:r w:rsidRPr="002B2DD3">
        <w:t xml:space="preserve"> 10, 467.</w:t>
      </w:r>
    </w:p>
    <w:p w14:paraId="153A50A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.</w:t>
      </w:r>
      <w:r w:rsidRPr="002B2DD3">
        <w:tab/>
        <w:t xml:space="preserve">Collins AA, Gloria EO Matilda S-A (2016) Preferred body size in urban Ghanaian women: implication on the overweight/obesity problem. </w:t>
      </w:r>
      <w:r w:rsidRPr="002B2DD3">
        <w:rPr>
          <w:i/>
        </w:rPr>
        <w:t>PAMJ</w:t>
      </w:r>
      <w:r w:rsidRPr="002B2DD3">
        <w:t xml:space="preserve"> 23.</w:t>
      </w:r>
    </w:p>
    <w:p w14:paraId="0E5D8BB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.</w:t>
      </w:r>
      <w:r w:rsidRPr="002B2DD3">
        <w:tab/>
        <w:t xml:space="preserve">Aryeetey RN (2016) Perceptions and Experiences of Overweight among Women in the Ga East District, Ghana. </w:t>
      </w:r>
      <w:r w:rsidRPr="002B2DD3">
        <w:rPr>
          <w:i/>
        </w:rPr>
        <w:t>Front Nutr</w:t>
      </w:r>
      <w:r w:rsidRPr="002B2DD3">
        <w:t xml:space="preserve"> 3, 13.</w:t>
      </w:r>
    </w:p>
    <w:p w14:paraId="5B51865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.</w:t>
      </w:r>
      <w:r w:rsidRPr="002B2DD3">
        <w:tab/>
        <w:t>Asante DO, Dai A, Walker AN</w:t>
      </w:r>
      <w:r w:rsidRPr="002B2DD3">
        <w:rPr>
          <w:i/>
        </w:rPr>
        <w:t xml:space="preserve"> et al.</w:t>
      </w:r>
      <w:r w:rsidRPr="002B2DD3">
        <w:t xml:space="preserve"> (2023) Assessing hypertension and diabetes knowledge, attitudes and practices among residents in Akatsi South District, Ghana using the KAP questionnaire. </w:t>
      </w:r>
      <w:r w:rsidRPr="002B2DD3">
        <w:rPr>
          <w:i/>
        </w:rPr>
        <w:t>Front Public Health</w:t>
      </w:r>
      <w:r w:rsidRPr="002B2DD3">
        <w:t xml:space="preserve"> 11, 1056999.</w:t>
      </w:r>
    </w:p>
    <w:p w14:paraId="66636EB8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0.</w:t>
      </w:r>
      <w:r w:rsidRPr="002B2DD3">
        <w:tab/>
        <w:t>Asmamaw A, Asres G, Negese D</w:t>
      </w:r>
      <w:r w:rsidRPr="002B2DD3">
        <w:rPr>
          <w:i/>
        </w:rPr>
        <w:t xml:space="preserve"> et al.</w:t>
      </w:r>
      <w:r w:rsidRPr="002B2DD3">
        <w:t xml:space="preserve"> (2015) Knowledge and attitude about diabetes mellitus and its associated factors among people in Debre Tabor town, Northwest Ethiopia: cross sectional study. </w:t>
      </w:r>
      <w:r w:rsidRPr="002B2DD3">
        <w:rPr>
          <w:i/>
        </w:rPr>
        <w:t>Science</w:t>
      </w:r>
      <w:r w:rsidRPr="002B2DD3">
        <w:t xml:space="preserve"> 3, 199-209.</w:t>
      </w:r>
    </w:p>
    <w:p w14:paraId="579FA892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1.</w:t>
      </w:r>
      <w:r w:rsidRPr="002B2DD3">
        <w:tab/>
        <w:t xml:space="preserve">Awosan KJA, S. A.: Bello, H.: Bello-Ibrahim, Z. (2017) Nutritional status, weight perception and weight control practices among office employees in Sokoto, Nigeria. </w:t>
      </w:r>
      <w:r w:rsidRPr="002B2DD3">
        <w:rPr>
          <w:i/>
        </w:rPr>
        <w:t>The Pan African medical journal</w:t>
      </w:r>
      <w:r w:rsidRPr="002B2DD3">
        <w:t xml:space="preserve"> 27, 279.</w:t>
      </w:r>
    </w:p>
    <w:p w14:paraId="22AE1932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2.</w:t>
      </w:r>
      <w:r w:rsidRPr="002B2DD3">
        <w:tab/>
        <w:t>Balis LE, Sowatey G, Ansong-Gyimah K</w:t>
      </w:r>
      <w:r w:rsidRPr="002B2DD3">
        <w:rPr>
          <w:i/>
        </w:rPr>
        <w:t xml:space="preserve"> et al.</w:t>
      </w:r>
      <w:r w:rsidRPr="002B2DD3">
        <w:t xml:space="preserve"> (2019) Older Ghanaian adults' perceptions of physical activity: an exploratory, mixed methods study. </w:t>
      </w:r>
      <w:r w:rsidRPr="002B2DD3">
        <w:rPr>
          <w:i/>
        </w:rPr>
        <w:t>BMC geriatrics</w:t>
      </w:r>
      <w:r w:rsidRPr="002B2DD3">
        <w:t xml:space="preserve"> 19, 85.</w:t>
      </w:r>
    </w:p>
    <w:p w14:paraId="3F50658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lastRenderedPageBreak/>
        <w:t>13.</w:t>
      </w:r>
      <w:r w:rsidRPr="002B2DD3">
        <w:tab/>
        <w:t xml:space="preserve">Balla SA, Ahmed HA Awadelkareem MA (2014) Prevalence of diabetes, knowledge, and attitude of rural, population towards diabetes and hypoglycaemic event, Sudan 2013. </w:t>
      </w:r>
      <w:r w:rsidRPr="002B2DD3">
        <w:rPr>
          <w:i/>
        </w:rPr>
        <w:t>Am J Health Res</w:t>
      </w:r>
      <w:r w:rsidRPr="002B2DD3">
        <w:t xml:space="preserve"> 2, 356-360.</w:t>
      </w:r>
    </w:p>
    <w:p w14:paraId="27F3F5C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4.</w:t>
      </w:r>
      <w:r w:rsidRPr="002B2DD3">
        <w:tab/>
        <w:t xml:space="preserve">Benkeser RMB, R.: Hill, A. G. (2012) Prevalence of overweight and obesity and perception of healthy and desirable body size in urban, Ghanaian women. </w:t>
      </w:r>
      <w:r w:rsidRPr="002B2DD3">
        <w:rPr>
          <w:i/>
        </w:rPr>
        <w:t>Ghana Medical Journal</w:t>
      </w:r>
      <w:r w:rsidRPr="002B2DD3">
        <w:t xml:space="preserve"> 46, 66-75.</w:t>
      </w:r>
    </w:p>
    <w:p w14:paraId="243C2E1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5.</w:t>
      </w:r>
      <w:r w:rsidRPr="002B2DD3">
        <w:tab/>
        <w:t>Bosire EN, Cohen E, Erzse A</w:t>
      </w:r>
      <w:r w:rsidRPr="002B2DD3">
        <w:rPr>
          <w:i/>
        </w:rPr>
        <w:t xml:space="preserve"> et al.</w:t>
      </w:r>
      <w:r w:rsidRPr="002B2DD3">
        <w:t xml:space="preserve"> (2020) 'I'd say I'm fat, I'm not obese': obesity normalisation in urban-poor South Africa. </w:t>
      </w:r>
      <w:r w:rsidRPr="002B2DD3">
        <w:rPr>
          <w:i/>
        </w:rPr>
        <w:t>Public health nutrition</w:t>
      </w:r>
      <w:r w:rsidRPr="002B2DD3">
        <w:t xml:space="preserve"> 23, 1515-1526.</w:t>
      </w:r>
    </w:p>
    <w:p w14:paraId="226B4AA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6.</w:t>
      </w:r>
      <w:r w:rsidRPr="002B2DD3">
        <w:tab/>
        <w:t>Bosire EN, Stacey N, Mukoma G</w:t>
      </w:r>
      <w:r w:rsidRPr="002B2DD3">
        <w:rPr>
          <w:i/>
        </w:rPr>
        <w:t xml:space="preserve"> et al.</w:t>
      </w:r>
      <w:r w:rsidRPr="002B2DD3">
        <w:t xml:space="preserve"> (2020) Attitudes and perceptions among urban South Africans towards sugar-sweetened beverages and taxation. </w:t>
      </w:r>
      <w:r w:rsidRPr="002B2DD3">
        <w:rPr>
          <w:i/>
        </w:rPr>
        <w:t>Public health nutrition</w:t>
      </w:r>
      <w:r w:rsidRPr="002B2DD3">
        <w:t xml:space="preserve"> 23, 374-383.</w:t>
      </w:r>
    </w:p>
    <w:p w14:paraId="195DDE9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7.</w:t>
      </w:r>
      <w:r w:rsidRPr="002B2DD3">
        <w:tab/>
        <w:t xml:space="preserve">Chigbu CO, Aniebue UU, Berger U Parhofer KG (2021) Impact of perceptions of body size on obesity and weight management behaviour: a large representative population study in an African setting. </w:t>
      </w:r>
      <w:r w:rsidRPr="002B2DD3">
        <w:rPr>
          <w:i/>
        </w:rPr>
        <w:t>Journal of Public Health</w:t>
      </w:r>
      <w:r w:rsidRPr="002B2DD3">
        <w:t xml:space="preserve"> 43, e54-e61.</w:t>
      </w:r>
    </w:p>
    <w:p w14:paraId="3A74FB60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8.</w:t>
      </w:r>
      <w:r w:rsidRPr="002B2DD3">
        <w:tab/>
        <w:t xml:space="preserve">Cohen EB, G.: Palstra, F. P.: Pasquet, P. (2013) Social valorisation of stoutness as a determinant of obesity in the context of nutritional transition in Cameroon: the Bamileke case. </w:t>
      </w:r>
      <w:r w:rsidRPr="002B2DD3">
        <w:rPr>
          <w:i/>
        </w:rPr>
        <w:t>Social Science &amp; Medicine</w:t>
      </w:r>
      <w:r w:rsidRPr="002B2DD3">
        <w:t xml:space="preserve"> 96, 24-32.</w:t>
      </w:r>
    </w:p>
    <w:p w14:paraId="5FBF488D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19.</w:t>
      </w:r>
      <w:r w:rsidRPr="002B2DD3">
        <w:tab/>
        <w:t xml:space="preserve">Cohen EA, N.: Ponty, A.: Loinger-Beck, J.: Nkuintchua, T.: Monteillet, N.: Bernard, J. Y.: Said-Mohamed, R.: Holdsworth, M.: Pasquet, P. (2017) Nutrition Transition and Biocultural Determinants of Obesity among Cameroonian Migrants in Urban Cameroon and France. </w:t>
      </w:r>
      <w:r w:rsidRPr="002B2DD3">
        <w:rPr>
          <w:i/>
        </w:rPr>
        <w:t>International Journal of Environmental Research &amp; Public Health [Electronic Resource]</w:t>
      </w:r>
      <w:r w:rsidRPr="002B2DD3">
        <w:t xml:space="preserve"> 14, 29.</w:t>
      </w:r>
    </w:p>
    <w:p w14:paraId="26C69D66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0.</w:t>
      </w:r>
      <w:r w:rsidRPr="002B2DD3">
        <w:tab/>
        <w:t xml:space="preserve">Cohen E, Gradidge PJ, Micklesfield LK Norris SA (2019) Relationship Between Body Mass Index and Body Image Disturbances Among South African Mothers and Their Daughters Living in Soweto, Johannesburg. </w:t>
      </w:r>
      <w:r w:rsidRPr="002B2DD3">
        <w:rPr>
          <w:i/>
        </w:rPr>
        <w:t>Family &amp; community health</w:t>
      </w:r>
      <w:r w:rsidRPr="002B2DD3">
        <w:t xml:space="preserve"> 42, 140-149.</w:t>
      </w:r>
    </w:p>
    <w:p w14:paraId="14B90465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1.</w:t>
      </w:r>
      <w:r w:rsidRPr="002B2DD3">
        <w:tab/>
        <w:t>Cohen E, Gradidge PJ, Ndao A</w:t>
      </w:r>
      <w:r w:rsidRPr="002B2DD3">
        <w:rPr>
          <w:i/>
        </w:rPr>
        <w:t xml:space="preserve"> et al.</w:t>
      </w:r>
      <w:r w:rsidRPr="002B2DD3">
        <w:t xml:space="preserve"> (2019) Biocultural determinants of overweight and obesity in the context of nutrition transition in Senegal: a holistic anthropological approach. </w:t>
      </w:r>
      <w:r w:rsidRPr="002B2DD3">
        <w:rPr>
          <w:i/>
        </w:rPr>
        <w:t>Journal of biosocial science</w:t>
      </w:r>
      <w:r w:rsidRPr="002B2DD3">
        <w:t xml:space="preserve"> 51, 469-490.</w:t>
      </w:r>
    </w:p>
    <w:p w14:paraId="190EE131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2.</w:t>
      </w:r>
      <w:r w:rsidRPr="002B2DD3">
        <w:tab/>
        <w:t xml:space="preserve">Dada SO, Oyewole OE Desmennu AT (2021) Knowledge as Determinant of Healthy-Eating Among Male Postgraduate Public Health Students in a Nigerian Tertiary Institution. </w:t>
      </w:r>
      <w:r w:rsidRPr="002B2DD3">
        <w:rPr>
          <w:i/>
        </w:rPr>
        <w:t>International Quarterly of Community Health Education</w:t>
      </w:r>
      <w:r w:rsidRPr="002B2DD3">
        <w:t xml:space="preserve"> 42, 103-114.</w:t>
      </w:r>
    </w:p>
    <w:p w14:paraId="33A71278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3.</w:t>
      </w:r>
      <w:r w:rsidRPr="002B2DD3">
        <w:tab/>
        <w:t xml:space="preserve">Dolman RCS, W.: van't Riet, H.: Badham, J.: Jerling, J. C. (2008) Beliefs of South Africans regarding food and cardiovascular health. </w:t>
      </w:r>
      <w:r w:rsidRPr="002B2DD3">
        <w:rPr>
          <w:i/>
        </w:rPr>
        <w:t>Public Health Nutrition</w:t>
      </w:r>
      <w:r w:rsidRPr="002B2DD3">
        <w:t xml:space="preserve"> 11, 946-954.</w:t>
      </w:r>
    </w:p>
    <w:p w14:paraId="06A597F6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4.</w:t>
      </w:r>
      <w:r w:rsidRPr="002B2DD3">
        <w:tab/>
        <w:t xml:space="preserve">Draper CED, K. J.: Goedecke, J. H. (2016) Perceptions relating to body size, weight loss and weight-loss interventions in black South African women: a qualitative study. </w:t>
      </w:r>
      <w:r w:rsidRPr="002B2DD3">
        <w:rPr>
          <w:i/>
        </w:rPr>
        <w:t>Public Health Nutrition</w:t>
      </w:r>
      <w:r w:rsidRPr="002B2DD3">
        <w:t xml:space="preserve"> 19, 548-556.</w:t>
      </w:r>
    </w:p>
    <w:p w14:paraId="7999E8CD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5.</w:t>
      </w:r>
      <w:r w:rsidRPr="002B2DD3">
        <w:tab/>
        <w:t xml:space="preserve">Duda RBJ, N. A.: Hill, A. G.: Seffah, J.: Biritwum, R. (2006) Interest in healthy living outweighs presumed cultural norms for obesity for Ghanaian women. </w:t>
      </w:r>
      <w:r w:rsidRPr="002B2DD3">
        <w:rPr>
          <w:i/>
        </w:rPr>
        <w:t>Health and Quality of Life Outcomes</w:t>
      </w:r>
      <w:r w:rsidRPr="002B2DD3">
        <w:t xml:space="preserve"> 4.</w:t>
      </w:r>
    </w:p>
    <w:p w14:paraId="35123ADD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6.</w:t>
      </w:r>
      <w:r w:rsidRPr="002B2DD3">
        <w:tab/>
        <w:t xml:space="preserve">Duda RBJ, N. A.: Hill, A. G.: Seffah, J.: Biritwum, R. (2007) Assessment of the ideal body image of women in Accra, Ghana. </w:t>
      </w:r>
      <w:r w:rsidRPr="002B2DD3">
        <w:rPr>
          <w:i/>
        </w:rPr>
        <w:t>Tropical Doctor</w:t>
      </w:r>
      <w:r w:rsidRPr="002B2DD3">
        <w:t xml:space="preserve"> 37, 241-244.</w:t>
      </w:r>
    </w:p>
    <w:p w14:paraId="34817618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7.</w:t>
      </w:r>
      <w:r w:rsidRPr="002B2DD3">
        <w:tab/>
        <w:t xml:space="preserve">Ejike CE (2015) Body shape dissatisfaction is a 'normative discontent' in a young-adult Nigerian population: A study of prevalence and effects on health-related quality of life. </w:t>
      </w:r>
      <w:r w:rsidRPr="002B2DD3">
        <w:rPr>
          <w:i/>
        </w:rPr>
        <w:t>Journal of Epidemiology and Global Health</w:t>
      </w:r>
      <w:r w:rsidRPr="002B2DD3">
        <w:t xml:space="preserve"> 5, S19-26.</w:t>
      </w:r>
    </w:p>
    <w:p w14:paraId="745BF19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28.</w:t>
      </w:r>
      <w:r w:rsidRPr="002B2DD3">
        <w:tab/>
        <w:t xml:space="preserve">Ettarh RVdV, S.: Oti, S.: Kyobutungi, C. (2013) Overweight, obesity, and perception of body image among slum residents in Nairobi, Kenya, 2008-2009. </w:t>
      </w:r>
      <w:r w:rsidRPr="002B2DD3">
        <w:rPr>
          <w:i/>
        </w:rPr>
        <w:t>Preventing Chronic Disease</w:t>
      </w:r>
      <w:r w:rsidRPr="002B2DD3">
        <w:t xml:space="preserve"> 10, E212.</w:t>
      </w:r>
    </w:p>
    <w:p w14:paraId="50607B81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lastRenderedPageBreak/>
        <w:t>29.</w:t>
      </w:r>
      <w:r w:rsidRPr="002B2DD3">
        <w:tab/>
        <w:t xml:space="preserve">Faber MK, H. S. (2005) Dietary intake, perceptions regarding body weight, and attitudes toward weight control of normal weight, overweight, and obese Black females in a rural village in South Africa. </w:t>
      </w:r>
      <w:r w:rsidRPr="002B2DD3">
        <w:rPr>
          <w:i/>
        </w:rPr>
        <w:t>Ethn Dis</w:t>
      </w:r>
      <w:r w:rsidRPr="002B2DD3">
        <w:t xml:space="preserve"> 15, 238-245.</w:t>
      </w:r>
    </w:p>
    <w:p w14:paraId="5675E87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0.</w:t>
      </w:r>
      <w:r w:rsidRPr="002B2DD3">
        <w:tab/>
        <w:t xml:space="preserve">Fezeu LF, E.: Ngufor, G.: Mbeh, G.: Mbanya, J. C. (2010) Diabetes awareness in general population in Cameroon. </w:t>
      </w:r>
      <w:r w:rsidRPr="002B2DD3">
        <w:rPr>
          <w:i/>
        </w:rPr>
        <w:t>Diabetes Research &amp; Clinical Practice</w:t>
      </w:r>
      <w:r w:rsidRPr="002B2DD3">
        <w:t xml:space="preserve"> 90, 312-318.</w:t>
      </w:r>
    </w:p>
    <w:p w14:paraId="0F45CE5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1.</w:t>
      </w:r>
      <w:r w:rsidRPr="002B2DD3">
        <w:tab/>
        <w:t xml:space="preserve">Gatoa WEA, S.: Apentengc, B. A.: Opokuc, S. T.: Boakyed, B. K. (2017) Diabetes in the Cape Coast metropolis of Ghana: An assessment of risk factors, nutritional practices and lifestyle changes. </w:t>
      </w:r>
      <w:r w:rsidRPr="002B2DD3">
        <w:rPr>
          <w:i/>
        </w:rPr>
        <w:t>International Health</w:t>
      </w:r>
      <w:r w:rsidRPr="002B2DD3">
        <w:t xml:space="preserve"> 9, 310-316.</w:t>
      </w:r>
    </w:p>
    <w:p w14:paraId="13C62F5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2.</w:t>
      </w:r>
      <w:r w:rsidRPr="002B2DD3">
        <w:tab/>
        <w:t xml:space="preserve">Gebremariam LWA, A.: Kahsay, A. B.: Hirakawa, Y.: Chiang, C.: Yatsuya, H.: Matsuyama, A. (2018) Perception and practice of 'healthy' diet in relation to noncommunicable diseases among the urban and rural people in northern Ethiopia: a community-based qualitative study. </w:t>
      </w:r>
      <w:r w:rsidRPr="002B2DD3">
        <w:rPr>
          <w:i/>
        </w:rPr>
        <w:t>Nagoya J Med Sci</w:t>
      </w:r>
      <w:r w:rsidRPr="002B2DD3">
        <w:t xml:space="preserve"> 80, 451-464.</w:t>
      </w:r>
    </w:p>
    <w:p w14:paraId="03BD26B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3.</w:t>
      </w:r>
      <w:r w:rsidRPr="002B2DD3">
        <w:tab/>
        <w:t xml:space="preserve">Govender RD, Al-Shamsi S Regmi D (2019) Weight bias and eating behaviours of persons with overweight and obesity attending a general medical practice in Durban, South Africa. </w:t>
      </w:r>
      <w:r w:rsidRPr="002B2DD3">
        <w:rPr>
          <w:i/>
        </w:rPr>
        <w:t>South African Family Practice</w:t>
      </w:r>
      <w:r w:rsidRPr="002B2DD3">
        <w:t xml:space="preserve"> 61, 85-90.</w:t>
      </w:r>
    </w:p>
    <w:p w14:paraId="5C1C782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4.</w:t>
      </w:r>
      <w:r w:rsidRPr="002B2DD3">
        <w:tab/>
        <w:t>Hill J, Lavigne Delville C, Auorousseau AM</w:t>
      </w:r>
      <w:r w:rsidRPr="002B2DD3">
        <w:rPr>
          <w:i/>
        </w:rPr>
        <w:t xml:space="preserve"> et al.</w:t>
      </w:r>
      <w:r w:rsidRPr="002B2DD3">
        <w:t xml:space="preserve"> (2020) Development of a Tool to Increase Physical Activity among People at Risk for Diabetes in Low-Resourced Communities in Cape Town. </w:t>
      </w:r>
      <w:r w:rsidRPr="002B2DD3">
        <w:rPr>
          <w:i/>
        </w:rPr>
        <w:t>International Journal of Environmental Research &amp; Public Health [Electronic Resource]</w:t>
      </w:r>
      <w:r w:rsidRPr="002B2DD3">
        <w:t xml:space="preserve"> 17, 30.</w:t>
      </w:r>
    </w:p>
    <w:p w14:paraId="40071E40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5.</w:t>
      </w:r>
      <w:r w:rsidRPr="002B2DD3">
        <w:tab/>
        <w:t xml:space="preserve">Holdsworth MG, A.: Landais, E.: Maire, B.: Delpeuch, F. (2004) Perceptions of healthy and desirable body size in urban Senegalese women. </w:t>
      </w:r>
      <w:r w:rsidRPr="002B2DD3">
        <w:rPr>
          <w:i/>
        </w:rPr>
        <w:t>International Journal of Obesity &amp; Related Metabolic Disorders: Journal of the International Association for the Study of Obesity</w:t>
      </w:r>
      <w:r w:rsidRPr="002B2DD3">
        <w:t xml:space="preserve"> 28, 1561-1568.</w:t>
      </w:r>
    </w:p>
    <w:p w14:paraId="79289376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6.</w:t>
      </w:r>
      <w:r w:rsidRPr="002B2DD3">
        <w:tab/>
        <w:t xml:space="preserve">Holdsworth MD, F.: Landais, E.: Gartner, A.: Eymard-Duvernay, S.: Maire, B. (2006) Knowledge of dietary and behaviour-related determinants of non-communicable disease in urban Senegalese women. </w:t>
      </w:r>
      <w:r w:rsidRPr="002B2DD3">
        <w:rPr>
          <w:i/>
        </w:rPr>
        <w:t>Public Health Nutrition</w:t>
      </w:r>
      <w:r w:rsidRPr="002B2DD3">
        <w:t xml:space="preserve"> 9, 975-981.</w:t>
      </w:r>
    </w:p>
    <w:p w14:paraId="76943FB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7.</w:t>
      </w:r>
      <w:r w:rsidRPr="002B2DD3">
        <w:tab/>
        <w:t xml:space="preserve">Hughes GD, Puoane T Bradley H (2006) Ability to manage diabetes—community health workers' knowledge, attitudes and beliefs. </w:t>
      </w:r>
      <w:r w:rsidRPr="002B2DD3">
        <w:rPr>
          <w:i/>
        </w:rPr>
        <w:t>Journal of Endocrinology, Metabolism and Diabetes of South Africa</w:t>
      </w:r>
      <w:r w:rsidRPr="002B2DD3">
        <w:t xml:space="preserve"> 11, 10-14.</w:t>
      </w:r>
    </w:p>
    <w:p w14:paraId="0B825C1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8.</w:t>
      </w:r>
      <w:r w:rsidRPr="002B2DD3">
        <w:tab/>
        <w:t xml:space="preserve">Hunter-Adams J (2019) Perceptions of weight in relation to health, hunger, and belonging among women in periurban South Africa. </w:t>
      </w:r>
      <w:r w:rsidRPr="002B2DD3">
        <w:rPr>
          <w:i/>
        </w:rPr>
        <w:t>Health care for women international</w:t>
      </w:r>
      <w:r w:rsidRPr="002B2DD3">
        <w:t xml:space="preserve"> 40, 347-364.</w:t>
      </w:r>
    </w:p>
    <w:p w14:paraId="4F710CA8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39.</w:t>
      </w:r>
      <w:r w:rsidRPr="002B2DD3">
        <w:tab/>
        <w:t xml:space="preserve">Iliyasu ZA, I. S.: Abubakar, S.: Lawan, U. M.: Gajida, A. U.: Jibo, A. M. (2013) A survey of weight perception and social desirability of obesity among adults in Kano Metropolis, Northern Nigeria. </w:t>
      </w:r>
      <w:r w:rsidRPr="002B2DD3">
        <w:rPr>
          <w:i/>
        </w:rPr>
        <w:t>Niger J Med</w:t>
      </w:r>
      <w:r w:rsidRPr="002B2DD3">
        <w:t xml:space="preserve"> 22, 101-108.</w:t>
      </w:r>
    </w:p>
    <w:p w14:paraId="67FF257B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0.</w:t>
      </w:r>
      <w:r w:rsidRPr="002B2DD3">
        <w:tab/>
        <w:t xml:space="preserve">Jumah NA &amp; Duda RB (2007) Comparison of the perception of ideal body images of Ghanaian men and women. </w:t>
      </w:r>
      <w:r w:rsidRPr="002B2DD3">
        <w:rPr>
          <w:i/>
        </w:rPr>
        <w:t>African Journal of Health Sciences</w:t>
      </w:r>
      <w:r w:rsidRPr="002B2DD3">
        <w:t xml:space="preserve"> 14, 54-60.</w:t>
      </w:r>
    </w:p>
    <w:p w14:paraId="748BA3D4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1.</w:t>
      </w:r>
      <w:r w:rsidRPr="002B2DD3">
        <w:tab/>
        <w:t xml:space="preserve">Kanozire B &amp; Pretorius D (2023) Obese patients' dissatisfaction with weight, body image and clinicians' interaction at a district hospital; Gauteng. </w:t>
      </w:r>
      <w:r w:rsidRPr="002B2DD3">
        <w:rPr>
          <w:i/>
        </w:rPr>
        <w:t>Afr</w:t>
      </w:r>
      <w:r w:rsidRPr="002B2DD3">
        <w:t xml:space="preserve"> 15, e1-e9.</w:t>
      </w:r>
    </w:p>
    <w:p w14:paraId="7A0DD157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2.</w:t>
      </w:r>
      <w:r w:rsidRPr="002B2DD3">
        <w:tab/>
        <w:t xml:space="preserve">Kassahun CWM, A. G. (2017) Knowledge, attitude, practices and their associated factors towards diabetes mellitus among non diabetes community members of Bale Zone administrative towns, South East Ethiopia. A cross-sectional study. </w:t>
      </w:r>
      <w:r w:rsidRPr="002B2DD3">
        <w:rPr>
          <w:i/>
        </w:rPr>
        <w:t>PLoS One</w:t>
      </w:r>
      <w:r w:rsidRPr="002B2DD3">
        <w:t xml:space="preserve"> 12, e0170040.</w:t>
      </w:r>
    </w:p>
    <w:p w14:paraId="1FF57A6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3.</w:t>
      </w:r>
      <w:r w:rsidRPr="002B2DD3">
        <w:tab/>
        <w:t xml:space="preserve">Kiawi EE, R.: Shu, J.: Unwin, N.: Kamadjeu, R.: Mbanya, J. C. (2006) Knowledge, attitudes, and behavior relating to diabetes and its main risk factors among urban residents in Cameroon: a qualitative survey. </w:t>
      </w:r>
      <w:r w:rsidRPr="002B2DD3">
        <w:rPr>
          <w:i/>
        </w:rPr>
        <w:t>Ethn Dis</w:t>
      </w:r>
      <w:r w:rsidRPr="002B2DD3">
        <w:t xml:space="preserve"> 16, 503-509.</w:t>
      </w:r>
    </w:p>
    <w:p w14:paraId="70C2D31C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4.</w:t>
      </w:r>
      <w:r w:rsidRPr="002B2DD3">
        <w:tab/>
        <w:t>Kiguli J, Alvesson HM, Mayega RW</w:t>
      </w:r>
      <w:r w:rsidRPr="002B2DD3">
        <w:rPr>
          <w:i/>
        </w:rPr>
        <w:t xml:space="preserve"> et al.</w:t>
      </w:r>
      <w:r w:rsidRPr="002B2DD3">
        <w:t xml:space="preserve"> (2019) Dietary patterns and practices in rural eastern Uganda: Implications for prevention and management of type 2 diabetes. </w:t>
      </w:r>
      <w:r w:rsidRPr="002B2DD3">
        <w:rPr>
          <w:i/>
        </w:rPr>
        <w:t>Appetite</w:t>
      </w:r>
      <w:r w:rsidRPr="002B2DD3">
        <w:t xml:space="preserve"> 143, 104409.</w:t>
      </w:r>
    </w:p>
    <w:p w14:paraId="00599E7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lastRenderedPageBreak/>
        <w:t>45.</w:t>
      </w:r>
      <w:r w:rsidRPr="002B2DD3">
        <w:tab/>
        <w:t xml:space="preserve">Macia EC, E.: Gueye, L.: Boetsch, G.: Duboz, P. (2017) Prevalence of obesity and body size perceptions in urban and rural Senegal: new insight on the epidemiological transition in West Africa. </w:t>
      </w:r>
      <w:r w:rsidRPr="002B2DD3">
        <w:rPr>
          <w:i/>
        </w:rPr>
        <w:t>Cardiovasc J Afr</w:t>
      </w:r>
      <w:r w:rsidRPr="002B2DD3">
        <w:t xml:space="preserve"> 28, 324-330.</w:t>
      </w:r>
    </w:p>
    <w:p w14:paraId="5C4233DD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6.</w:t>
      </w:r>
      <w:r w:rsidRPr="002B2DD3">
        <w:tab/>
        <w:t xml:space="preserve">Kiberenge MWN, Z. M.: Njenga, E. W.: Muchemi, E. W. (2010) Knowledge, attitude and practices related to diabetes among community members in four provinces in Kenya: a cross-sectional study. </w:t>
      </w:r>
      <w:r w:rsidRPr="002B2DD3">
        <w:rPr>
          <w:i/>
        </w:rPr>
        <w:t>Pan Afr Med J</w:t>
      </w:r>
      <w:r w:rsidRPr="002B2DD3">
        <w:t xml:space="preserve"> 7, 2.</w:t>
      </w:r>
    </w:p>
    <w:p w14:paraId="2F47756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7.</w:t>
      </w:r>
      <w:r w:rsidRPr="002B2DD3">
        <w:tab/>
        <w:t xml:space="preserve">Malete L, Ricketts C, Chen S Jackson J (2022) Correlates of Physical Activity Among Adults in Botswana: Sociodemographic Factors, Health Status, and Body Image. </w:t>
      </w:r>
      <w:r w:rsidRPr="002B2DD3">
        <w:rPr>
          <w:i/>
        </w:rPr>
        <w:t>J Phys Act Health</w:t>
      </w:r>
      <w:r w:rsidRPr="002B2DD3">
        <w:t xml:space="preserve"> 19, 599-606.</w:t>
      </w:r>
    </w:p>
    <w:p w14:paraId="2C20BBA1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8.</w:t>
      </w:r>
      <w:r w:rsidRPr="002B2DD3">
        <w:tab/>
        <w:t xml:space="preserve">Manafe M, Chelule PK Madiba S (2022) The Perception of Overweight and Obesity among South African Adults: Implications for Intervention Strategies. </w:t>
      </w:r>
      <w:r w:rsidRPr="002B2DD3">
        <w:rPr>
          <w:i/>
        </w:rPr>
        <w:t>International Journal of Environmental Research &amp; Public Health [Electronic Resource]</w:t>
      </w:r>
      <w:r w:rsidRPr="002B2DD3">
        <w:t xml:space="preserve"> 19, 28.</w:t>
      </w:r>
    </w:p>
    <w:p w14:paraId="659E51D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49.</w:t>
      </w:r>
      <w:r w:rsidRPr="002B2DD3">
        <w:tab/>
        <w:t xml:space="preserve">Maruf FA, Akinpelu AO Nwankwo MJ (2012) Perceived body image and weight: discrepancies and gender differences among University undergraduates. </w:t>
      </w:r>
      <w:r w:rsidRPr="002B2DD3">
        <w:rPr>
          <w:i/>
        </w:rPr>
        <w:t>African health sciences</w:t>
      </w:r>
      <w:r w:rsidRPr="002B2DD3">
        <w:t xml:space="preserve"> 12, 464-472.</w:t>
      </w:r>
    </w:p>
    <w:p w14:paraId="5E95740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0.</w:t>
      </w:r>
      <w:r w:rsidRPr="002B2DD3">
        <w:tab/>
        <w:t xml:space="preserve">Mayega RWE, S.: Rutebemberwa, E.: Tomson, G.: Kiguli, J. (2014) 'Change means sacrificing a good life': perceptions about severity of type 2 diabetes and preventive lifestyles among people afflicted or at high risk of type 2 diabetes in Iganga Uganda. </w:t>
      </w:r>
      <w:r w:rsidRPr="002B2DD3">
        <w:rPr>
          <w:i/>
        </w:rPr>
        <w:t>BMC Public Health</w:t>
      </w:r>
      <w:r w:rsidRPr="002B2DD3">
        <w:t xml:space="preserve"> 14, 864.</w:t>
      </w:r>
    </w:p>
    <w:p w14:paraId="045CBE60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1.</w:t>
      </w:r>
      <w:r w:rsidRPr="002B2DD3">
        <w:tab/>
        <w:t xml:space="preserve">McHiza ZJP, W. A.: Makoae, M.: Sewpaul, R.: Kupamupindi, T.: Labadarios, D. (2015) Body image and weight control in South Africans 15 years or older: SANHANES-1. </w:t>
      </w:r>
      <w:r w:rsidRPr="002B2DD3">
        <w:rPr>
          <w:i/>
        </w:rPr>
        <w:t>BMC Public Health</w:t>
      </w:r>
      <w:r w:rsidRPr="002B2DD3">
        <w:t xml:space="preserve"> 15, 992.</w:t>
      </w:r>
    </w:p>
    <w:p w14:paraId="11F56F0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2.</w:t>
      </w:r>
      <w:r w:rsidRPr="002B2DD3">
        <w:tab/>
        <w:t xml:space="preserve">Mogre V, Mwinlenna PP Oladele J (2013) Distorted self-perceived weight status and its associated factors among civil servants in Tamale, Ghana: a cross-sectional study. </w:t>
      </w:r>
      <w:r w:rsidRPr="002B2DD3">
        <w:rPr>
          <w:i/>
        </w:rPr>
        <w:t>Archives of Public Health</w:t>
      </w:r>
      <w:r w:rsidRPr="002B2DD3">
        <w:t xml:space="preserve"> 71, 30.</w:t>
      </w:r>
    </w:p>
    <w:p w14:paraId="47A6EA72" w14:textId="77777777" w:rsidR="002B2DD3" w:rsidRPr="00D0681D" w:rsidRDefault="002B2DD3" w:rsidP="002B2DD3">
      <w:pPr>
        <w:pStyle w:val="EndNoteBibliography"/>
        <w:spacing w:after="0"/>
        <w:ind w:left="720" w:hanging="720"/>
        <w:rPr>
          <w:lang w:val="fr-FR"/>
        </w:rPr>
      </w:pPr>
      <w:r w:rsidRPr="002B2DD3">
        <w:t>53.</w:t>
      </w:r>
      <w:r w:rsidRPr="002B2DD3">
        <w:tab/>
        <w:t xml:space="preserve">Mogre VA, S.: Nyaba, R. (2015) Misperception of weight status and associated factors among undergraduate students. </w:t>
      </w:r>
      <w:r w:rsidRPr="00D0681D">
        <w:rPr>
          <w:i/>
          <w:lang w:val="fr-FR"/>
        </w:rPr>
        <w:t>Obes Res Clin Pract</w:t>
      </w:r>
      <w:r w:rsidRPr="00D0681D">
        <w:rPr>
          <w:lang w:val="fr-FR"/>
        </w:rPr>
        <w:t xml:space="preserve"> 9, 466-474.</w:t>
      </w:r>
    </w:p>
    <w:p w14:paraId="42B9FDF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D0681D">
        <w:rPr>
          <w:lang w:val="fr-FR"/>
        </w:rPr>
        <w:t>54.</w:t>
      </w:r>
      <w:r w:rsidRPr="00D0681D">
        <w:rPr>
          <w:lang w:val="fr-FR"/>
        </w:rPr>
        <w:tab/>
        <w:t>Muhihi AJ, Njelekela MA, Mpembeni R</w:t>
      </w:r>
      <w:r w:rsidRPr="00D0681D">
        <w:rPr>
          <w:i/>
          <w:lang w:val="fr-FR"/>
        </w:rPr>
        <w:t xml:space="preserve"> et al.</w:t>
      </w:r>
      <w:r w:rsidRPr="00D0681D">
        <w:rPr>
          <w:lang w:val="fr-FR"/>
        </w:rPr>
        <w:t xml:space="preserve"> </w:t>
      </w:r>
      <w:r w:rsidRPr="002B2DD3">
        <w:t xml:space="preserve">(2012) Obesity, overweight, and perceptions about body weight among middle-aged adults in Dar es Salaam, Tanzania. </w:t>
      </w:r>
      <w:r w:rsidRPr="002B2DD3">
        <w:rPr>
          <w:i/>
        </w:rPr>
        <w:t>ISRN obesity</w:t>
      </w:r>
      <w:r w:rsidRPr="002B2DD3">
        <w:t xml:space="preserve"> 2012.</w:t>
      </w:r>
    </w:p>
    <w:p w14:paraId="2599CEF1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5.</w:t>
      </w:r>
      <w:r w:rsidRPr="002B2DD3">
        <w:tab/>
        <w:t xml:space="preserve">Mukeshimana MMN, Z. Z. (2014) Communities' knowledge and perceptions of type two diabetes mellitus in Rwanda: a questionnaire survey. </w:t>
      </w:r>
      <w:r w:rsidRPr="002B2DD3">
        <w:rPr>
          <w:i/>
        </w:rPr>
        <w:t>J Clin Nurs</w:t>
      </w:r>
      <w:r w:rsidRPr="002B2DD3">
        <w:t xml:space="preserve"> 23, 541-549.</w:t>
      </w:r>
    </w:p>
    <w:p w14:paraId="152C3A9C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6.</w:t>
      </w:r>
      <w:r w:rsidRPr="002B2DD3">
        <w:tab/>
        <w:t xml:space="preserve">Muzindutsi PF, Nishimwe-Niyimbanira R Sekhampu TJ (2014) Perceived benefits and barriers to physical exercise : a comparative analysis of first year and senior students at a South African University. </w:t>
      </w:r>
      <w:r w:rsidRPr="002B2DD3">
        <w:rPr>
          <w:i/>
        </w:rPr>
        <w:t>African Journal for Physical Health Education, Recreation and Dance</w:t>
      </w:r>
      <w:r w:rsidRPr="002B2DD3">
        <w:t xml:space="preserve"> 20, 169-181.</w:t>
      </w:r>
    </w:p>
    <w:p w14:paraId="7C4B84F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7.</w:t>
      </w:r>
      <w:r w:rsidRPr="002B2DD3">
        <w:tab/>
        <w:t xml:space="preserve">Nambaka JEK, Jane: Andanje, Mwisukha: Amusa, Lateef O: Goon, Daniel T (2011) Factors influencing participation in physical exercise by the elderly in Eldoret West District, Kenya: physical activity and health. </w:t>
      </w:r>
      <w:r w:rsidRPr="002B2DD3">
        <w:rPr>
          <w:i/>
        </w:rPr>
        <w:t>African Journal for Physical Health Education, Recreation and Dance</w:t>
      </w:r>
      <w:r w:rsidRPr="002B2DD3">
        <w:t xml:space="preserve"> 17, 462-472.</w:t>
      </w:r>
    </w:p>
    <w:p w14:paraId="3E864E75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8.</w:t>
      </w:r>
      <w:r w:rsidRPr="002B2DD3">
        <w:tab/>
        <w:t>Nansseu JR, Petnga SN, Atangana CP</w:t>
      </w:r>
      <w:r w:rsidRPr="002B2DD3">
        <w:rPr>
          <w:i/>
        </w:rPr>
        <w:t xml:space="preserve"> et al.</w:t>
      </w:r>
      <w:r w:rsidRPr="002B2DD3">
        <w:t xml:space="preserve"> (2019) The general public's knowledge of diabetes mellitus: A cross-sectional study in Cameroon. </w:t>
      </w:r>
      <w:r w:rsidRPr="002B2DD3">
        <w:rPr>
          <w:i/>
        </w:rPr>
        <w:t>Primary care diabetes</w:t>
      </w:r>
      <w:r w:rsidRPr="002B2DD3">
        <w:t xml:space="preserve"> 13, 97-105.</w:t>
      </w:r>
    </w:p>
    <w:p w14:paraId="696DF17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59.</w:t>
      </w:r>
      <w:r w:rsidRPr="002B2DD3">
        <w:tab/>
        <w:t xml:space="preserve">Ndambo MK, Nyondo-Mipando AL Thakwalakwa C (2022) Eating behaviors, attitudes, and beliefs that contribute to overweight and obesity among women in Lilongwe City, Malawi: a qualitative study. </w:t>
      </w:r>
      <w:r w:rsidRPr="002B2DD3">
        <w:rPr>
          <w:i/>
        </w:rPr>
        <w:t>BMC Womens Health</w:t>
      </w:r>
      <w:r w:rsidRPr="002B2DD3">
        <w:t xml:space="preserve"> 22, 216.</w:t>
      </w:r>
    </w:p>
    <w:p w14:paraId="0A2DB5BC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0.</w:t>
      </w:r>
      <w:r w:rsidRPr="002B2DD3">
        <w:tab/>
        <w:t>Ndejjo R, Musinguzi G, Nuwaha F</w:t>
      </w:r>
      <w:r w:rsidRPr="002B2DD3">
        <w:rPr>
          <w:i/>
        </w:rPr>
        <w:t xml:space="preserve"> et al.</w:t>
      </w:r>
      <w:r w:rsidRPr="002B2DD3">
        <w:t xml:space="preserve"> (2022) Understanding factors influencing uptake of healthy lifestyle practices among adults following a community cardiovascular disease prevention programme in Mukono and Buikwe districts in Uganda: A qualitative study. </w:t>
      </w:r>
      <w:r w:rsidRPr="002B2DD3">
        <w:rPr>
          <w:i/>
        </w:rPr>
        <w:t>PLoS ONE [Electronic Resource]</w:t>
      </w:r>
      <w:r w:rsidRPr="002B2DD3">
        <w:t xml:space="preserve"> 17, e0263867.</w:t>
      </w:r>
    </w:p>
    <w:p w14:paraId="1D122170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lastRenderedPageBreak/>
        <w:t>61.</w:t>
      </w:r>
      <w:r w:rsidRPr="002B2DD3">
        <w:tab/>
        <w:t xml:space="preserve">Nizeyimana EP, JS (2006) Perceived constraints to physical activity among students at paramedical institutions in Uganda: health promotion, fitness and wellness. </w:t>
      </w:r>
      <w:r w:rsidRPr="002B2DD3">
        <w:rPr>
          <w:i/>
        </w:rPr>
        <w:t>African Journal for Physical Health Education, Recreation and Dance</w:t>
      </w:r>
      <w:r w:rsidRPr="002B2DD3">
        <w:t xml:space="preserve"> 12, 394-402.</w:t>
      </w:r>
    </w:p>
    <w:p w14:paraId="2E75DC22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2.</w:t>
      </w:r>
      <w:r w:rsidRPr="002B2DD3">
        <w:tab/>
        <w:t xml:space="preserve">Nolan V, Sandada M Surujlal J (2011) Perceived benefits and barriers to physical exercise participation of first year university students. </w:t>
      </w:r>
      <w:r w:rsidRPr="002B2DD3">
        <w:rPr>
          <w:i/>
        </w:rPr>
        <w:t>African Journal for Physical Health Education, Recreation and Dance</w:t>
      </w:r>
      <w:r w:rsidRPr="002B2DD3">
        <w:t xml:space="preserve"> 17, 56-69.</w:t>
      </w:r>
    </w:p>
    <w:p w14:paraId="17FE197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3.</w:t>
      </w:r>
      <w:r w:rsidRPr="002B2DD3">
        <w:tab/>
        <w:t xml:space="preserve">Nolan VS, J (2011) Participation in physical activity: An empirical study of undergraduate university students' perceptions. </w:t>
      </w:r>
      <w:r w:rsidRPr="002B2DD3">
        <w:rPr>
          <w:i/>
        </w:rPr>
        <w:t>African Journal for Physical Health Education, Recreation and Dance</w:t>
      </w:r>
      <w:r w:rsidRPr="002B2DD3">
        <w:t xml:space="preserve"> 17, 70-85.</w:t>
      </w:r>
    </w:p>
    <w:p w14:paraId="026413D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4.</w:t>
      </w:r>
      <w:r w:rsidRPr="002B2DD3">
        <w:tab/>
        <w:t>Odukoya OO, Odediran O, Rogers CR</w:t>
      </w:r>
      <w:r w:rsidRPr="002B2DD3">
        <w:rPr>
          <w:i/>
        </w:rPr>
        <w:t xml:space="preserve"> et al.</w:t>
      </w:r>
      <w:r w:rsidRPr="002B2DD3">
        <w:t xml:space="preserve"> (2022) Barriers and Facilitators of Fruit and Vegetable Consumption among Nigerian Adults in a Faith-Based Setting: A Pre-Intervention Qualitative Inquiry. </w:t>
      </w:r>
      <w:r w:rsidRPr="002B2DD3">
        <w:rPr>
          <w:i/>
        </w:rPr>
        <w:t>Asian Pacific Journal of Cancer Prevention: Apjcp</w:t>
      </w:r>
      <w:r w:rsidRPr="002B2DD3">
        <w:t xml:space="preserve"> 23, 1505-1511.</w:t>
      </w:r>
    </w:p>
    <w:p w14:paraId="46F9949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5.</w:t>
      </w:r>
      <w:r w:rsidRPr="002B2DD3">
        <w:tab/>
        <w:t>Ojofeitimi E, Adeyeye A, Fadiora A</w:t>
      </w:r>
      <w:r w:rsidRPr="002B2DD3">
        <w:rPr>
          <w:i/>
        </w:rPr>
        <w:t xml:space="preserve"> et al.</w:t>
      </w:r>
      <w:r w:rsidRPr="002B2DD3">
        <w:t xml:space="preserve"> (2007) Awareness of obesity and its health hazard among women in a university community. </w:t>
      </w:r>
      <w:r w:rsidRPr="002B2DD3">
        <w:rPr>
          <w:i/>
        </w:rPr>
        <w:t>Pakistan Journal of Nutrition</w:t>
      </w:r>
      <w:r w:rsidRPr="002B2DD3">
        <w:t xml:space="preserve"> 6, 502-505.</w:t>
      </w:r>
    </w:p>
    <w:p w14:paraId="70E47A3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6.</w:t>
      </w:r>
      <w:r w:rsidRPr="002B2DD3">
        <w:tab/>
        <w:t xml:space="preserve">Okeke EI, GN: Ene-Obong, HN (2006) Body weight perception among Igbo people in the University of Nigeria, Nsukka. </w:t>
      </w:r>
      <w:r w:rsidRPr="002B2DD3">
        <w:rPr>
          <w:i/>
        </w:rPr>
        <w:t>Agro-Science</w:t>
      </w:r>
      <w:r w:rsidRPr="002B2DD3">
        <w:t xml:space="preserve"> 5.</w:t>
      </w:r>
    </w:p>
    <w:p w14:paraId="1E1FBEE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7.</w:t>
      </w:r>
      <w:r w:rsidRPr="002B2DD3">
        <w:tab/>
        <w:t xml:space="preserve">Okop KJM, F. C.: Mathole, T.: Levitt, N.: Puoane, T. (2016) Perceptions of body size, obesity threat and the willingness to lose weight among black South African adults: a qualitative study. </w:t>
      </w:r>
      <w:r w:rsidRPr="002B2DD3">
        <w:rPr>
          <w:i/>
        </w:rPr>
        <w:t>BMC Public Health</w:t>
      </w:r>
      <w:r w:rsidRPr="002B2DD3">
        <w:t xml:space="preserve"> 16, 365.</w:t>
      </w:r>
    </w:p>
    <w:p w14:paraId="1B04102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8.</w:t>
      </w:r>
      <w:r w:rsidRPr="002B2DD3">
        <w:tab/>
        <w:t xml:space="preserve">Okop KJ, Levitt N Puoane T (2019) Weight underestimation and body size dissatisfaction among black African adults with obesity: Implications for health promotion. </w:t>
      </w:r>
      <w:r w:rsidRPr="002B2DD3">
        <w:rPr>
          <w:i/>
        </w:rPr>
        <w:t>African journal of primary health care &amp; family medicine</w:t>
      </w:r>
      <w:r w:rsidRPr="002B2DD3">
        <w:t xml:space="preserve"> 11, e1-e8.</w:t>
      </w:r>
    </w:p>
    <w:p w14:paraId="603130D4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69.</w:t>
      </w:r>
      <w:r w:rsidRPr="002B2DD3">
        <w:tab/>
        <w:t xml:space="preserve">Okoro EOO, B. A.: Etebu, E. N.: Sholagberu, H.: Kolo, P. M.: Chijioke, A.: Adebisi, S. A. (2014) Body size preference among Yoruba in three Nigerian communities. </w:t>
      </w:r>
      <w:r w:rsidRPr="002B2DD3">
        <w:rPr>
          <w:i/>
        </w:rPr>
        <w:t>Eat Weight Disord</w:t>
      </w:r>
      <w:r w:rsidRPr="002B2DD3">
        <w:t xml:space="preserve"> 19, 77-88.</w:t>
      </w:r>
    </w:p>
    <w:p w14:paraId="0632A80C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0.</w:t>
      </w:r>
      <w:r w:rsidRPr="002B2DD3">
        <w:tab/>
        <w:t xml:space="preserve">Olaoye OR &amp; Oyetunde OO (2012) Perception of weight and weight management practices among students of a tertiary institution in south west Nigeria. </w:t>
      </w:r>
      <w:r w:rsidRPr="002B2DD3">
        <w:rPr>
          <w:i/>
        </w:rPr>
        <w:t>Journal of Applied Pharmaceutical Science</w:t>
      </w:r>
      <w:r w:rsidRPr="002B2DD3">
        <w:t xml:space="preserve"> 2, 81.</w:t>
      </w:r>
    </w:p>
    <w:p w14:paraId="408BBFD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1.</w:t>
      </w:r>
      <w:r w:rsidRPr="002B2DD3">
        <w:tab/>
        <w:t>Osiberu AA, Oluwasanu MM, Omobowale M</w:t>
      </w:r>
      <w:r w:rsidRPr="002B2DD3">
        <w:rPr>
          <w:i/>
        </w:rPr>
        <w:t xml:space="preserve"> et al.</w:t>
      </w:r>
      <w:r w:rsidRPr="002B2DD3">
        <w:t xml:space="preserve"> (2021) A cross-sectional study of the knowledge and screening practices of diabetes among adults in a south western Nigerian city. </w:t>
      </w:r>
      <w:r w:rsidRPr="002B2DD3">
        <w:rPr>
          <w:i/>
        </w:rPr>
        <w:t>J Prev Med Hyg</w:t>
      </w:r>
      <w:r w:rsidRPr="002B2DD3">
        <w:t xml:space="preserve"> 62, E529-e538.</w:t>
      </w:r>
    </w:p>
    <w:p w14:paraId="2B5029C5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2.</w:t>
      </w:r>
      <w:r w:rsidRPr="002B2DD3">
        <w:tab/>
        <w:t xml:space="preserve">Oyeyemi ALA, B. O.: Oyeyemi, A. Y.: Sallis, J. F. (2011) Perceived environmental correlates of physical activity and walking in African young adults. </w:t>
      </w:r>
      <w:r w:rsidRPr="002B2DD3">
        <w:rPr>
          <w:i/>
        </w:rPr>
        <w:t>Am J Health Promot</w:t>
      </w:r>
      <w:r w:rsidRPr="002B2DD3">
        <w:t xml:space="preserve"> 25, e10-19.</w:t>
      </w:r>
    </w:p>
    <w:p w14:paraId="0115335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3.</w:t>
      </w:r>
      <w:r w:rsidRPr="002B2DD3">
        <w:tab/>
        <w:t xml:space="preserve">Peltzer K (2001) Healthy dietary practices among black South African university students. </w:t>
      </w:r>
      <w:r w:rsidRPr="002B2DD3">
        <w:rPr>
          <w:i/>
        </w:rPr>
        <w:t>Health SA Gesondheid</w:t>
      </w:r>
      <w:r w:rsidRPr="002B2DD3">
        <w:t xml:space="preserve"> 6, 59-65.</w:t>
      </w:r>
    </w:p>
    <w:p w14:paraId="5F96579C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4.</w:t>
      </w:r>
      <w:r w:rsidRPr="002B2DD3">
        <w:tab/>
        <w:t xml:space="preserve">Peltzer K (2002) Healthy dietary practices among rural and semi-urban Blacks in the Northern Province of South Africa. </w:t>
      </w:r>
      <w:r w:rsidRPr="002B2DD3">
        <w:rPr>
          <w:i/>
        </w:rPr>
        <w:t>Curationis</w:t>
      </w:r>
      <w:r w:rsidRPr="002B2DD3">
        <w:t xml:space="preserve"> 25, 41-47.</w:t>
      </w:r>
    </w:p>
    <w:p w14:paraId="2D5A0464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5.</w:t>
      </w:r>
      <w:r w:rsidRPr="002B2DD3">
        <w:tab/>
        <w:t xml:space="preserve">Peltzer K (2002) Healthy dietary practices among black and white South Africans. </w:t>
      </w:r>
      <w:r w:rsidRPr="002B2DD3">
        <w:rPr>
          <w:i/>
        </w:rPr>
        <w:t>Ethnicity &amp; Disease</w:t>
      </w:r>
      <w:r w:rsidRPr="002B2DD3">
        <w:t xml:space="preserve"> 12, 336-341.</w:t>
      </w:r>
    </w:p>
    <w:p w14:paraId="7CD22E35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6.</w:t>
      </w:r>
      <w:r w:rsidRPr="002B2DD3">
        <w:tab/>
        <w:t xml:space="preserve">Peltzer K (2003) Body image and physical activity among black university students in South Africa. </w:t>
      </w:r>
      <w:r w:rsidRPr="002B2DD3">
        <w:rPr>
          <w:i/>
        </w:rPr>
        <w:t>African Journal for Physical Activity and Health Sciences</w:t>
      </w:r>
      <w:r w:rsidRPr="002B2DD3">
        <w:t xml:space="preserve"> 9, 208-217.</w:t>
      </w:r>
    </w:p>
    <w:p w14:paraId="0BEF2BAB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7.</w:t>
      </w:r>
      <w:r w:rsidRPr="002B2DD3">
        <w:tab/>
        <w:t xml:space="preserve">Karl Peltzer K-N (2004) Nutrition knowledge among a sample of urban black and white South Africans. </w:t>
      </w:r>
      <w:r w:rsidRPr="002B2DD3">
        <w:rPr>
          <w:i/>
        </w:rPr>
        <w:t>South African Journal of Clinical Nutrition</w:t>
      </w:r>
      <w:r w:rsidRPr="002B2DD3">
        <w:t xml:space="preserve"> 17, 24-31.</w:t>
      </w:r>
    </w:p>
    <w:p w14:paraId="78DF7F9D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78.</w:t>
      </w:r>
      <w:r w:rsidRPr="002B2DD3">
        <w:tab/>
        <w:t xml:space="preserve">Peltzer K &amp; Supa P (2006) Perceived benefits of physical exercise behaviour among black university students. </w:t>
      </w:r>
      <w:r w:rsidRPr="002B2DD3">
        <w:rPr>
          <w:i/>
        </w:rPr>
        <w:t>African Journal for Physical Health Education, Recreation and Dance</w:t>
      </w:r>
      <w:r w:rsidRPr="002B2DD3">
        <w:t xml:space="preserve"> 12, 60-69.</w:t>
      </w:r>
    </w:p>
    <w:p w14:paraId="711FBC48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lastRenderedPageBreak/>
        <w:t>79.</w:t>
      </w:r>
      <w:r w:rsidRPr="002B2DD3">
        <w:tab/>
        <w:t xml:space="preserve">Pengpid SP, Karl (2012) Body weight and body image among a sample of female and male South African university students. </w:t>
      </w:r>
      <w:r w:rsidRPr="002B2DD3">
        <w:rPr>
          <w:i/>
        </w:rPr>
        <w:t>Gender and Behaviour</w:t>
      </w:r>
      <w:r w:rsidRPr="002B2DD3">
        <w:t xml:space="preserve"> 10, 4509-4522.</w:t>
      </w:r>
    </w:p>
    <w:p w14:paraId="7B697C15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0.</w:t>
      </w:r>
      <w:r w:rsidRPr="002B2DD3">
        <w:tab/>
        <w:t xml:space="preserve">Peltzer K &amp; Pengpid S (2015) Underestimation of weight and its associated factors in overweight and obese university students from 21 low, middle and emerging economy countries. </w:t>
      </w:r>
      <w:r w:rsidRPr="002B2DD3">
        <w:rPr>
          <w:i/>
        </w:rPr>
        <w:t>Obes Res Clin Pract</w:t>
      </w:r>
      <w:r w:rsidRPr="002B2DD3">
        <w:t xml:space="preserve"> 9, 234-242.</w:t>
      </w:r>
    </w:p>
    <w:p w14:paraId="40C5BE62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1.</w:t>
      </w:r>
      <w:r w:rsidRPr="002B2DD3">
        <w:tab/>
        <w:t xml:space="preserve">Peltzer KP, S. (2004) Knowledge, barriers, and benefits of fruit and vegetable consumption and lay conceptions of nutrition among rural and semi-urban Black South Africans. </w:t>
      </w:r>
      <w:r w:rsidRPr="002B2DD3">
        <w:rPr>
          <w:i/>
        </w:rPr>
        <w:t>Psychol Rep</w:t>
      </w:r>
      <w:r w:rsidRPr="002B2DD3">
        <w:t xml:space="preserve"> 94, 976-982.</w:t>
      </w:r>
    </w:p>
    <w:p w14:paraId="6C77C5D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2.</w:t>
      </w:r>
      <w:r w:rsidRPr="002B2DD3">
        <w:tab/>
        <w:t xml:space="preserve">Phetla MCS, L. (2017) Perceptions of healthcare professionals regarding their own body weight in selected public hospitals in Mpumalanga Province, South Africa. </w:t>
      </w:r>
      <w:r w:rsidRPr="002B2DD3">
        <w:rPr>
          <w:i/>
        </w:rPr>
        <w:t>S Afr Med J</w:t>
      </w:r>
      <w:r w:rsidRPr="002B2DD3">
        <w:t xml:space="preserve"> 107, 338-341.</w:t>
      </w:r>
    </w:p>
    <w:p w14:paraId="359E7721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3.</w:t>
      </w:r>
      <w:r w:rsidRPr="002B2DD3">
        <w:tab/>
        <w:t xml:space="preserve">Phillips EAC, D. L.: Pisa, P. T.: Stein, A. D.: Norris, S. A. (2016) Perceptions of diet, physical activity, and obesity-related health among black daughter-mother pairs in Soweto, South Africa: a qualitative study. </w:t>
      </w:r>
      <w:r w:rsidRPr="002B2DD3">
        <w:rPr>
          <w:i/>
        </w:rPr>
        <w:t>BMC Public Health</w:t>
      </w:r>
      <w:r w:rsidRPr="002B2DD3">
        <w:t xml:space="preserve"> 16, 750.</w:t>
      </w:r>
    </w:p>
    <w:p w14:paraId="4DACBA1C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4.</w:t>
      </w:r>
      <w:r w:rsidRPr="002B2DD3">
        <w:tab/>
        <w:t xml:space="preserve">Prioreschi AW, S. V.: Cohen, E.: Reddy, A.: Said-Mohamed, R.: Twine, R.: Tollman, S. M.: Kahn, K.: Dunger, D. B.: Norris, S. A. (2017) Examining the relationships between body image, eating attitudes, BMI, and physical activity in rural and urban South African young adult females using structural equation modeling. </w:t>
      </w:r>
      <w:r w:rsidRPr="002B2DD3">
        <w:rPr>
          <w:i/>
        </w:rPr>
        <w:t>PLoS One</w:t>
      </w:r>
      <w:r w:rsidRPr="002B2DD3">
        <w:t xml:space="preserve"> 12, e0187508.</w:t>
      </w:r>
    </w:p>
    <w:p w14:paraId="456AA12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5.</w:t>
      </w:r>
      <w:r w:rsidRPr="002B2DD3">
        <w:tab/>
        <w:t xml:space="preserve">Prioreschi A, Wrottesley SV Norris SA (2021) Physical Activity Levels, Food Insecurity and Dietary Behaviours in Women from Soweto, South Africa. </w:t>
      </w:r>
      <w:r w:rsidRPr="002B2DD3">
        <w:rPr>
          <w:i/>
        </w:rPr>
        <w:t>Journal of Community Health</w:t>
      </w:r>
      <w:r w:rsidRPr="002B2DD3">
        <w:t xml:space="preserve"> 46, 156-164.</w:t>
      </w:r>
    </w:p>
    <w:p w14:paraId="39E511B9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6.</w:t>
      </w:r>
      <w:r w:rsidRPr="002B2DD3">
        <w:tab/>
        <w:t>Puoane T, Fourie J, Shapiro M</w:t>
      </w:r>
      <w:r w:rsidRPr="002B2DD3">
        <w:rPr>
          <w:i/>
        </w:rPr>
        <w:t xml:space="preserve"> et al.</w:t>
      </w:r>
      <w:r w:rsidRPr="002B2DD3">
        <w:t xml:space="preserve"> (2005) ‘Big is beautiful’–an exploration with urban black community health workers in a South African township. </w:t>
      </w:r>
      <w:r w:rsidRPr="002B2DD3">
        <w:rPr>
          <w:i/>
        </w:rPr>
        <w:t>South African Journal of Clinical Nutrition</w:t>
      </w:r>
      <w:r w:rsidRPr="002B2DD3">
        <w:t xml:space="preserve"> 18, 6-15.</w:t>
      </w:r>
    </w:p>
    <w:p w14:paraId="0FBF290B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7.</w:t>
      </w:r>
      <w:r w:rsidRPr="002B2DD3">
        <w:tab/>
        <w:t>Puoane T, Matwa P, Hughes G Bradley HA (2006) Socio-cultural factors influencing food consumption patterns in the black African population in an urban township in South Africa.</w:t>
      </w:r>
    </w:p>
    <w:p w14:paraId="23FBEFB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8.</w:t>
      </w:r>
      <w:r w:rsidRPr="002B2DD3">
        <w:tab/>
        <w:t xml:space="preserve">Ramautar Y, Tlou B Dlungwane TP (2021) Knowledge, attitudes and practices of hospital-based staff regarding physical activity at a private hospital in Johannesburg. </w:t>
      </w:r>
      <w:r w:rsidRPr="002B2DD3">
        <w:rPr>
          <w:i/>
        </w:rPr>
        <w:t>S</w:t>
      </w:r>
      <w:r w:rsidRPr="002B2DD3">
        <w:t xml:space="preserve"> 63, e1-e7.</w:t>
      </w:r>
    </w:p>
    <w:p w14:paraId="27502263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89.</w:t>
      </w:r>
      <w:r w:rsidRPr="002B2DD3">
        <w:tab/>
        <w:t xml:space="preserve">Rutebemberwa EK, S. K.: Gitta, S. N.: Mwaka, A. D.: Atuyambe, L. (2013) Perceptions of diabetes in rural areas of Eastern Uganda. </w:t>
      </w:r>
      <w:r w:rsidRPr="002B2DD3">
        <w:rPr>
          <w:i/>
        </w:rPr>
        <w:t>Curationis</w:t>
      </w:r>
      <w:r w:rsidRPr="002B2DD3">
        <w:t xml:space="preserve"> 36, E1-7.</w:t>
      </w:r>
    </w:p>
    <w:p w14:paraId="6C92227B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0.</w:t>
      </w:r>
      <w:r w:rsidRPr="002B2DD3">
        <w:tab/>
        <w:t>Shiferaw WS, Gatew A, Afessa G</w:t>
      </w:r>
      <w:r w:rsidRPr="002B2DD3">
        <w:rPr>
          <w:i/>
        </w:rPr>
        <w:t xml:space="preserve"> et al.</w:t>
      </w:r>
      <w:r w:rsidRPr="002B2DD3">
        <w:t xml:space="preserve"> (2020) Assessment of knowledge and perceptions towards diabetes mellitus and its associated factors among people in Debre Berhan town, northeast Ethiopia. </w:t>
      </w:r>
      <w:r w:rsidRPr="002B2DD3">
        <w:rPr>
          <w:i/>
        </w:rPr>
        <w:t>PloS one</w:t>
      </w:r>
      <w:r w:rsidRPr="002B2DD3">
        <w:t xml:space="preserve"> 15, e0240850.</w:t>
      </w:r>
    </w:p>
    <w:p w14:paraId="78649B2C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1.</w:t>
      </w:r>
      <w:r w:rsidRPr="002B2DD3">
        <w:tab/>
        <w:t xml:space="preserve">Siervo MG, P.: Nyan, O. A.: Prentice, A. M. (2006) A pilot study on body image, attractiveness and body size in Gambians living in an urban community. </w:t>
      </w:r>
      <w:r w:rsidRPr="002B2DD3">
        <w:rPr>
          <w:i/>
        </w:rPr>
        <w:t>Eat Weight Disord</w:t>
      </w:r>
      <w:r w:rsidRPr="002B2DD3">
        <w:t xml:space="preserve"> 11, 100-109.</w:t>
      </w:r>
    </w:p>
    <w:p w14:paraId="4D4E6140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2.</w:t>
      </w:r>
      <w:r w:rsidRPr="002B2DD3">
        <w:tab/>
        <w:t xml:space="preserve">Simfukwe PVW, B.: Swart, C. (2017) Perceptions, attitudes and challenges about obesity and adopting a healthy lifestyle among health workers in Pietermaritzburg, KwaZulu-Natal province. </w:t>
      </w:r>
      <w:r w:rsidRPr="002B2DD3">
        <w:rPr>
          <w:i/>
        </w:rPr>
        <w:t>Afr J Prim Health Care Fam Med</w:t>
      </w:r>
      <w:r w:rsidRPr="002B2DD3">
        <w:t xml:space="preserve"> 9, e1-e9.</w:t>
      </w:r>
    </w:p>
    <w:p w14:paraId="06A6CDF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3.</w:t>
      </w:r>
      <w:r w:rsidRPr="002B2DD3">
        <w:tab/>
        <w:t xml:space="preserve">Skaal LP, S. (2011) Obesity and health problems among South African healthcare workers: Do healthcare workers take care of themselves? </w:t>
      </w:r>
      <w:r w:rsidRPr="002B2DD3">
        <w:rPr>
          <w:i/>
        </w:rPr>
        <w:t>South African Family Practice</w:t>
      </w:r>
      <w:r w:rsidRPr="002B2DD3">
        <w:t xml:space="preserve"> 53, 563-567.</w:t>
      </w:r>
    </w:p>
    <w:p w14:paraId="30C440CF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4.</w:t>
      </w:r>
      <w:r w:rsidRPr="002B2DD3">
        <w:tab/>
        <w:t xml:space="preserve">Tuakli-Wosornu YAR, M.: Gittelsohn, J. (2014) Perceptions of physical activity, activity preferences and health among a group of adult women in urban Ghana: a pilot study. </w:t>
      </w:r>
      <w:r w:rsidRPr="002B2DD3">
        <w:rPr>
          <w:i/>
        </w:rPr>
        <w:t>Ghana medical journal</w:t>
      </w:r>
      <w:r w:rsidRPr="002B2DD3">
        <w:t xml:space="preserve"> 48, 3-13.</w:t>
      </w:r>
    </w:p>
    <w:p w14:paraId="0BE83EB1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lastRenderedPageBreak/>
        <w:t>95.</w:t>
      </w:r>
      <w:r w:rsidRPr="002B2DD3">
        <w:tab/>
        <w:t xml:space="preserve">Tumusiime D &amp; Frantz JM (2006) Influence of previous participation in physical activity on its perceptions among tertiary institution students: physical activity and health. </w:t>
      </w:r>
      <w:r w:rsidRPr="002B2DD3">
        <w:rPr>
          <w:i/>
        </w:rPr>
        <w:t>African Journal for Physical Health Education, Recreation and Dance</w:t>
      </w:r>
      <w:r w:rsidRPr="002B2DD3">
        <w:t xml:space="preserve"> 12, 287-297.</w:t>
      </w:r>
    </w:p>
    <w:p w14:paraId="08DCE25D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6.</w:t>
      </w:r>
      <w:r w:rsidRPr="002B2DD3">
        <w:tab/>
        <w:t xml:space="preserve">Tuoyire DAK-K, A.: Doku, D. T.: Amo-Adjei, J. (2018) Perceived ideal body size of Ghanaian women: "Not too skinny, but not too fat". </w:t>
      </w:r>
      <w:r w:rsidRPr="002B2DD3">
        <w:rPr>
          <w:i/>
        </w:rPr>
        <w:t>Women Health</w:t>
      </w:r>
      <w:r w:rsidRPr="002B2DD3">
        <w:t xml:space="preserve"> 58, 583-597.</w:t>
      </w:r>
    </w:p>
    <w:p w14:paraId="5B57EC9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7.</w:t>
      </w:r>
      <w:r w:rsidRPr="002B2DD3">
        <w:tab/>
        <w:t xml:space="preserve">van den Berg VL, Okeyo AP, Dannhauser A Nel M (2012) Body weight, eating practices and nutritional knowledge amongst university nursing students, Eastern Cape, South Africa. </w:t>
      </w:r>
      <w:r w:rsidRPr="002B2DD3">
        <w:rPr>
          <w:i/>
        </w:rPr>
        <w:t>African Journal of Primary Health Care &amp; Family Medicine</w:t>
      </w:r>
      <w:r w:rsidRPr="002B2DD3">
        <w:t xml:space="preserve"> 4, 323.</w:t>
      </w:r>
    </w:p>
    <w:p w14:paraId="061F825A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8.</w:t>
      </w:r>
      <w:r w:rsidRPr="002B2DD3">
        <w:tab/>
        <w:t xml:space="preserve">Venter FC, Walsh CM, Slabber M Bester CJ (2009) Body size perception of African women (25-44 years) in Manguang. </w:t>
      </w:r>
      <w:r w:rsidRPr="002B2DD3">
        <w:rPr>
          <w:i/>
        </w:rPr>
        <w:t>Journal of Consumer Sciences</w:t>
      </w:r>
      <w:r w:rsidRPr="002B2DD3">
        <w:t xml:space="preserve"> 37.</w:t>
      </w:r>
    </w:p>
    <w:p w14:paraId="0418C84B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2B2DD3">
        <w:t>99.</w:t>
      </w:r>
      <w:r w:rsidRPr="002B2DD3">
        <w:tab/>
        <w:t xml:space="preserve">Walter CMDR, Rosa (2011) Socio-cultural barriers to physical activity among black isixhosa speaking professional women in the nelson mandela metropolitan municipality. </w:t>
      </w:r>
      <w:r w:rsidRPr="002B2DD3">
        <w:rPr>
          <w:i/>
        </w:rPr>
        <w:t>South African Journal for Research in Sport, Physical Education and Recreation</w:t>
      </w:r>
      <w:r w:rsidRPr="002B2DD3">
        <w:t xml:space="preserve"> 33, 143-155.</w:t>
      </w:r>
    </w:p>
    <w:p w14:paraId="12EF48CE" w14:textId="77777777" w:rsidR="002B2DD3" w:rsidRPr="002B2DD3" w:rsidRDefault="002B2DD3" w:rsidP="002B2DD3">
      <w:pPr>
        <w:pStyle w:val="EndNoteBibliography"/>
        <w:spacing w:after="0"/>
        <w:ind w:left="720" w:hanging="720"/>
      </w:pPr>
      <w:r w:rsidRPr="00D0681D">
        <w:rPr>
          <w:lang w:val="fr-FR"/>
        </w:rPr>
        <w:t>100.</w:t>
      </w:r>
      <w:r w:rsidRPr="00D0681D">
        <w:rPr>
          <w:lang w:val="fr-FR"/>
        </w:rPr>
        <w:tab/>
        <w:t>Yepes M, Maurer J, Stringhini S</w:t>
      </w:r>
      <w:r w:rsidRPr="00D0681D">
        <w:rPr>
          <w:i/>
          <w:lang w:val="fr-FR"/>
        </w:rPr>
        <w:t xml:space="preserve"> et al.</w:t>
      </w:r>
      <w:r w:rsidRPr="00D0681D">
        <w:rPr>
          <w:lang w:val="fr-FR"/>
        </w:rPr>
        <w:t xml:space="preserve"> </w:t>
      </w:r>
      <w:r w:rsidRPr="002B2DD3">
        <w:t xml:space="preserve">(2016) Ideal body size as a mediator for the gender-specific association between socioeconomic status and body mass index: evidence from an upper-middle–income country in the African region. </w:t>
      </w:r>
      <w:r w:rsidRPr="002B2DD3">
        <w:rPr>
          <w:i/>
        </w:rPr>
        <w:t>Health Education &amp; Behavior</w:t>
      </w:r>
      <w:r w:rsidRPr="002B2DD3">
        <w:t xml:space="preserve"> 43, 56S-63S.</w:t>
      </w:r>
    </w:p>
    <w:p w14:paraId="6829FCFE" w14:textId="77777777" w:rsidR="002B2DD3" w:rsidRPr="002B2DD3" w:rsidRDefault="002B2DD3" w:rsidP="002B2DD3">
      <w:pPr>
        <w:pStyle w:val="EndNoteBibliography"/>
        <w:ind w:left="720" w:hanging="720"/>
      </w:pPr>
      <w:r w:rsidRPr="002B2DD3">
        <w:t>101.</w:t>
      </w:r>
      <w:r w:rsidRPr="002B2DD3">
        <w:tab/>
        <w:t>Yiga P, Ogwok P, Achieng J</w:t>
      </w:r>
      <w:r w:rsidRPr="002B2DD3">
        <w:rPr>
          <w:i/>
        </w:rPr>
        <w:t xml:space="preserve"> et al.</w:t>
      </w:r>
      <w:r w:rsidRPr="002B2DD3">
        <w:t xml:space="preserve"> (2021) Determinants of dietary and physical activity behaviours among women of reproductive age in urban Uganda, a qualitative study. </w:t>
      </w:r>
      <w:r w:rsidRPr="002B2DD3">
        <w:rPr>
          <w:i/>
        </w:rPr>
        <w:t>Public Health Nutrition</w:t>
      </w:r>
      <w:r w:rsidRPr="002B2DD3">
        <w:t xml:space="preserve"> 24, 3624-3636.</w:t>
      </w:r>
    </w:p>
    <w:p w14:paraId="7631C62D" w14:textId="2E0DF2D7" w:rsidR="009441A9" w:rsidRPr="007028B7" w:rsidRDefault="00681687">
      <w:pPr>
        <w:rPr>
          <w:rFonts w:asciiTheme="majorBidi" w:hAnsiTheme="majorBidi" w:cstheme="majorBidi"/>
          <w:sz w:val="24"/>
          <w:szCs w:val="24"/>
        </w:rPr>
      </w:pPr>
      <w:r w:rsidRPr="002B2DD3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9441A9" w:rsidRPr="007028B7" w:rsidSect="00C7650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A055EB" w14:textId="77777777" w:rsidR="00C76503" w:rsidRDefault="00C76503" w:rsidP="007028B7">
      <w:pPr>
        <w:spacing w:after="0" w:line="240" w:lineRule="auto"/>
      </w:pPr>
      <w:r>
        <w:separator/>
      </w:r>
    </w:p>
  </w:endnote>
  <w:endnote w:type="continuationSeparator" w:id="0">
    <w:p w14:paraId="383FFDA7" w14:textId="77777777" w:rsidR="00C76503" w:rsidRDefault="00C76503" w:rsidP="007028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64B101" w14:textId="77777777" w:rsidR="00C76503" w:rsidRDefault="00C76503" w:rsidP="007028B7">
      <w:pPr>
        <w:spacing w:after="0" w:line="240" w:lineRule="auto"/>
      </w:pPr>
      <w:r>
        <w:separator/>
      </w:r>
    </w:p>
  </w:footnote>
  <w:footnote w:type="continuationSeparator" w:id="0">
    <w:p w14:paraId="15721438" w14:textId="77777777" w:rsidR="00C76503" w:rsidRDefault="00C76503" w:rsidP="007028B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C66EA1"/>
    <w:multiLevelType w:val="hybridMultilevel"/>
    <w:tmpl w:val="D7D6DD8A"/>
    <w:lvl w:ilvl="0" w:tplc="B638071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206235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ublic Health Nutrition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2v50afea29rrewxe8xrdr1wsxxxv9e05ex&quot;&gt;Selected articles-Converted&lt;record-ids&gt;&lt;item&gt;1&lt;/item&gt;&lt;item&gt;2&lt;/item&gt;&lt;item&gt;4&lt;/item&gt;&lt;item&gt;6&lt;/item&gt;&lt;item&gt;7&lt;/item&gt;&lt;item&gt;9&lt;/item&gt;&lt;item&gt;10&lt;/item&gt;&lt;item&gt;13&lt;/item&gt;&lt;item&gt;14&lt;/item&gt;&lt;item&gt;19&lt;/item&gt;&lt;item&gt;20&lt;/item&gt;&lt;item&gt;27&lt;/item&gt;&lt;item&gt;28&lt;/item&gt;&lt;item&gt;31&lt;/item&gt;&lt;item&gt;33&lt;/item&gt;&lt;item&gt;34&lt;/item&gt;&lt;item&gt;37&lt;/item&gt;&lt;item&gt;38&lt;/item&gt;&lt;item&gt;42&lt;/item&gt;&lt;item&gt;44&lt;/item&gt;&lt;item&gt;46&lt;/item&gt;&lt;item&gt;47&lt;/item&gt;&lt;item&gt;48&lt;/item&gt;&lt;item&gt;49&lt;/item&gt;&lt;item&gt;51&lt;/item&gt;&lt;item&gt;52&lt;/item&gt;&lt;item&gt;53&lt;/item&gt;&lt;item&gt;54&lt;/item&gt;&lt;item&gt;58&lt;/item&gt;&lt;item&gt;59&lt;/item&gt;&lt;item&gt;61&lt;/item&gt;&lt;item&gt;63&lt;/item&gt;&lt;item&gt;64&lt;/item&gt;&lt;item&gt;65&lt;/item&gt;&lt;item&gt;66&lt;/item&gt;&lt;item&gt;67&lt;/item&gt;&lt;item&gt;70&lt;/item&gt;&lt;item&gt;71&lt;/item&gt;&lt;item&gt;72&lt;/item&gt;&lt;item&gt;73&lt;/item&gt;&lt;item&gt;77&lt;/item&gt;&lt;item&gt;81&lt;/item&gt;&lt;item&gt;83&lt;/item&gt;&lt;item&gt;85&lt;/item&gt;&lt;item&gt;86&lt;/item&gt;&lt;item&gt;87&lt;/item&gt;&lt;item&gt;89&lt;/item&gt;&lt;item&gt;91&lt;/item&gt;&lt;item&gt;92&lt;/item&gt;&lt;item&gt;93&lt;/item&gt;&lt;item&gt;98&lt;/item&gt;&lt;item&gt;101&lt;/item&gt;&lt;item&gt;102&lt;/item&gt;&lt;item&gt;104&lt;/item&gt;&lt;item&gt;105&lt;/item&gt;&lt;item&gt;107&lt;/item&gt;&lt;item&gt;108&lt;/item&gt;&lt;item&gt;109&lt;/item&gt;&lt;item&gt;111&lt;/item&gt;&lt;item&gt;112&lt;/item&gt;&lt;item&gt;114&lt;/item&gt;&lt;item&gt;116&lt;/item&gt;&lt;item&gt;117&lt;/item&gt;&lt;item&gt;118&lt;/item&gt;&lt;item&gt;120&lt;/item&gt;&lt;item&gt;122&lt;/item&gt;&lt;item&gt;123&lt;/item&gt;&lt;item&gt;124&lt;/item&gt;&lt;item&gt;125&lt;/item&gt;&lt;item&gt;126&lt;/item&gt;&lt;item&gt;127&lt;/item&gt;&lt;item&gt;128&lt;/item&gt;&lt;item&gt;129&lt;/item&gt;&lt;/record-ids&gt;&lt;/item&gt;&lt;/Libraries&gt;"/>
  </w:docVars>
  <w:rsids>
    <w:rsidRoot w:val="007028B7"/>
    <w:rsid w:val="00030847"/>
    <w:rsid w:val="00041662"/>
    <w:rsid w:val="000601A7"/>
    <w:rsid w:val="000B7BF6"/>
    <w:rsid w:val="000C3668"/>
    <w:rsid w:val="0010576A"/>
    <w:rsid w:val="00196FFF"/>
    <w:rsid w:val="001A4100"/>
    <w:rsid w:val="001A4E87"/>
    <w:rsid w:val="001C6FA9"/>
    <w:rsid w:val="002071A1"/>
    <w:rsid w:val="00280F00"/>
    <w:rsid w:val="00282F49"/>
    <w:rsid w:val="00285F6D"/>
    <w:rsid w:val="002936DE"/>
    <w:rsid w:val="002A4CA1"/>
    <w:rsid w:val="002B13C9"/>
    <w:rsid w:val="002B2DD3"/>
    <w:rsid w:val="002F0FE9"/>
    <w:rsid w:val="002F401B"/>
    <w:rsid w:val="00341C44"/>
    <w:rsid w:val="00356B5A"/>
    <w:rsid w:val="0038331B"/>
    <w:rsid w:val="003D4E45"/>
    <w:rsid w:val="0043063F"/>
    <w:rsid w:val="004375C9"/>
    <w:rsid w:val="00495950"/>
    <w:rsid w:val="004C0559"/>
    <w:rsid w:val="004E587C"/>
    <w:rsid w:val="00525CB1"/>
    <w:rsid w:val="00542F34"/>
    <w:rsid w:val="005A7451"/>
    <w:rsid w:val="005F428C"/>
    <w:rsid w:val="00616D0F"/>
    <w:rsid w:val="0062271A"/>
    <w:rsid w:val="00625DAA"/>
    <w:rsid w:val="00630007"/>
    <w:rsid w:val="0064020A"/>
    <w:rsid w:val="00665036"/>
    <w:rsid w:val="006738D9"/>
    <w:rsid w:val="00681687"/>
    <w:rsid w:val="006A3DE7"/>
    <w:rsid w:val="006A720E"/>
    <w:rsid w:val="006B0627"/>
    <w:rsid w:val="006C1E23"/>
    <w:rsid w:val="006D11FB"/>
    <w:rsid w:val="007028B7"/>
    <w:rsid w:val="007438E1"/>
    <w:rsid w:val="00773983"/>
    <w:rsid w:val="00805936"/>
    <w:rsid w:val="008376E2"/>
    <w:rsid w:val="008662B0"/>
    <w:rsid w:val="00875095"/>
    <w:rsid w:val="008B07AF"/>
    <w:rsid w:val="009171A0"/>
    <w:rsid w:val="009441A9"/>
    <w:rsid w:val="00996BD8"/>
    <w:rsid w:val="0099706D"/>
    <w:rsid w:val="009D4D59"/>
    <w:rsid w:val="009F487F"/>
    <w:rsid w:val="00A229F8"/>
    <w:rsid w:val="00A9411B"/>
    <w:rsid w:val="00AA7C1C"/>
    <w:rsid w:val="00AC00DB"/>
    <w:rsid w:val="00AC133C"/>
    <w:rsid w:val="00AE47D7"/>
    <w:rsid w:val="00B01C7B"/>
    <w:rsid w:val="00B12420"/>
    <w:rsid w:val="00B23A03"/>
    <w:rsid w:val="00BB185D"/>
    <w:rsid w:val="00C205CC"/>
    <w:rsid w:val="00C25003"/>
    <w:rsid w:val="00C367C8"/>
    <w:rsid w:val="00C63191"/>
    <w:rsid w:val="00C76503"/>
    <w:rsid w:val="00C8612B"/>
    <w:rsid w:val="00C97919"/>
    <w:rsid w:val="00CA4CBE"/>
    <w:rsid w:val="00CA60A4"/>
    <w:rsid w:val="00D0681D"/>
    <w:rsid w:val="00D10349"/>
    <w:rsid w:val="00D13F54"/>
    <w:rsid w:val="00D42D5B"/>
    <w:rsid w:val="00D50876"/>
    <w:rsid w:val="00D85A8C"/>
    <w:rsid w:val="00D95D45"/>
    <w:rsid w:val="00DD55A5"/>
    <w:rsid w:val="00E27AFC"/>
    <w:rsid w:val="00E304E2"/>
    <w:rsid w:val="00E31D04"/>
    <w:rsid w:val="00EB01A3"/>
    <w:rsid w:val="00EC72DE"/>
    <w:rsid w:val="00ED1906"/>
    <w:rsid w:val="00ED28A4"/>
    <w:rsid w:val="00F469EE"/>
    <w:rsid w:val="00F514AB"/>
    <w:rsid w:val="00F92998"/>
    <w:rsid w:val="00F95C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7B538CA"/>
  <w15:chartTrackingRefBased/>
  <w15:docId w15:val="{6FEAF0BF-32D3-4696-8F64-994F067336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028B7"/>
    <w:pPr>
      <w:keepNext/>
      <w:keepLines/>
      <w:spacing w:before="240" w:after="0"/>
      <w:outlineLvl w:val="0"/>
    </w:pPr>
    <w:rPr>
      <w:rFonts w:asciiTheme="majorBidi" w:eastAsiaTheme="majorEastAsia" w:hAnsiTheme="majorBidi" w:cstheme="majorBidi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21">
    <w:name w:val="Plain Table 21"/>
    <w:basedOn w:val="TableNormal"/>
    <w:next w:val="PlainTable2"/>
    <w:uiPriority w:val="42"/>
    <w:rsid w:val="007028B7"/>
    <w:pPr>
      <w:spacing w:after="0" w:line="240" w:lineRule="auto"/>
    </w:pPr>
    <w:rPr>
      <w:rFonts w:eastAsia="Calibri"/>
      <w:lang w:eastAsia="en-US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table" w:styleId="PlainTable2">
    <w:name w:val="Plain Table 2"/>
    <w:basedOn w:val="TableNormal"/>
    <w:uiPriority w:val="42"/>
    <w:rsid w:val="007028B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link w:val="ListParagraphChar"/>
    <w:uiPriority w:val="34"/>
    <w:qFormat/>
    <w:rsid w:val="007028B7"/>
    <w:pPr>
      <w:ind w:left="720"/>
      <w:contextualSpacing/>
    </w:pPr>
  </w:style>
  <w:style w:type="table" w:styleId="TableGrid">
    <w:name w:val="Table Grid"/>
    <w:basedOn w:val="TableNormal"/>
    <w:uiPriority w:val="39"/>
    <w:rsid w:val="007028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028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28B7"/>
  </w:style>
  <w:style w:type="paragraph" w:styleId="Footer">
    <w:name w:val="footer"/>
    <w:basedOn w:val="Normal"/>
    <w:link w:val="FooterChar"/>
    <w:uiPriority w:val="99"/>
    <w:unhideWhenUsed/>
    <w:rsid w:val="007028B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28B7"/>
  </w:style>
  <w:style w:type="character" w:customStyle="1" w:styleId="Heading1Char">
    <w:name w:val="Heading 1 Char"/>
    <w:basedOn w:val="DefaultParagraphFont"/>
    <w:link w:val="Heading1"/>
    <w:uiPriority w:val="9"/>
    <w:rsid w:val="007028B7"/>
    <w:rPr>
      <w:rFonts w:asciiTheme="majorBidi" w:eastAsiaTheme="majorEastAsia" w:hAnsiTheme="majorBidi" w:cstheme="majorBidi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681687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81687"/>
  </w:style>
  <w:style w:type="character" w:customStyle="1" w:styleId="EndNoteBibliographyTitleChar">
    <w:name w:val="EndNote Bibliography Title Char"/>
    <w:basedOn w:val="ListParagraphChar"/>
    <w:link w:val="EndNoteBibliographyTitle"/>
    <w:rsid w:val="0068168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8168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681687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BDA5A686CDD04409D4ACF0F6684BD2E" ma:contentTypeVersion="12" ma:contentTypeDescription="Create a new document." ma:contentTypeScope="" ma:versionID="0edd641b76735dbc7624c2c6f64af80d">
  <xsd:schema xmlns:xsd="http://www.w3.org/2001/XMLSchema" xmlns:xs="http://www.w3.org/2001/XMLSchema" xmlns:p="http://schemas.microsoft.com/office/2006/metadata/properties" xmlns:ns3="7c7194c3-3922-4dc1-a55d-b3eebad9e24d" xmlns:ns4="8fc57330-a740-48b8-bc62-ebac1a115a16" targetNamespace="http://schemas.microsoft.com/office/2006/metadata/properties" ma:root="true" ma:fieldsID="636285b0127c3cb53f1ad6a61b8fd908" ns3:_="" ns4:_="">
    <xsd:import namespace="7c7194c3-3922-4dc1-a55d-b3eebad9e24d"/>
    <xsd:import namespace="8fc57330-a740-48b8-bc62-ebac1a115a1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c7194c3-3922-4dc1-a55d-b3eebad9e24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fc57330-a740-48b8-bc62-ebac1a115a16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03FD0DA8-29F1-4659-A00F-B31D8CF2EC1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DD24E9D-1816-4DE5-A43C-AC297AA60F0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c7194c3-3922-4dc1-a55d-b3eebad9e24d"/>
    <ds:schemaRef ds:uri="8fc57330-a740-48b8-bc62-ebac1a115a1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FA303C4-DE88-4170-9952-35CA38547E94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7729</Words>
  <Characters>101056</Characters>
  <Application>Microsoft Office Word</Application>
  <DocSecurity>0</DocSecurity>
  <Lines>842</Lines>
  <Paragraphs>2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Muchai Manyara (PGR)</dc:creator>
  <cp:keywords/>
  <dc:description/>
  <cp:lastModifiedBy>Anthony Manyara</cp:lastModifiedBy>
  <cp:revision>3</cp:revision>
  <dcterms:created xsi:type="dcterms:W3CDTF">2023-12-15T15:53:00Z</dcterms:created>
  <dcterms:modified xsi:type="dcterms:W3CDTF">2024-03-03T15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BDA5A686CDD04409D4ACF0F6684BD2E</vt:lpwstr>
  </property>
</Properties>
</file>